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Using light stable isotopes to assess stream food web ecology in a general ecology laboratory course</w:t>
      </w:r>
    </w:p>
    <w:p w14:paraId="00000002" w14:textId="77777777" w:rsidR="004E5FF1" w:rsidRDefault="004E5FF1">
      <w:pPr>
        <w:rPr>
          <w:b/>
        </w:rPr>
      </w:pPr>
    </w:p>
    <w:p w14:paraId="00000003" w14:textId="77777777" w:rsidR="004E5FF1" w:rsidRDefault="00E6237F">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1C42C428"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03BAB41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0743F9">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Rubenstein et al. 2002, Rubenstein and Hobson 2004, Hobson 2016)"},"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0743F9">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page":"13502","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w:t>
      </w:r>
      <w:proofErr w:type="spellStart"/>
      <w:r w:rsidR="00602B77">
        <w:t>permil</w:t>
      </w:r>
      <w:proofErr w:type="spellEnd"/>
      <w:r w:rsidR="00602B77">
        <w:t>; ‰)</w:t>
      </w:r>
      <w:sdt>
        <w:sdtPr>
          <w:tag w:val="goog_rdk_1"/>
          <w:id w:val="-1859030918"/>
        </w:sdt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w:t>
      </w:r>
      <w:proofErr w:type="spellStart"/>
      <w:r>
        <w:t>Rstd</w:t>
      </w:r>
      <w:proofErr w:type="spellEnd"/>
      <w:r>
        <w:t>)/</w:t>
      </w:r>
      <w:proofErr w:type="spellStart"/>
      <w:r>
        <w:t>Rstd</w:t>
      </w:r>
      <w:proofErr w:type="spellEnd"/>
      <w:r>
        <w:t>) *1000</w:t>
      </w:r>
      <w:r>
        <w:tab/>
      </w:r>
      <w:r>
        <w:tab/>
      </w:r>
      <w:r>
        <w:tab/>
      </w:r>
      <w:r>
        <w:tab/>
      </w:r>
      <w:r>
        <w:tab/>
      </w:r>
      <w:r>
        <w:tab/>
      </w:r>
      <w:r>
        <w:tab/>
      </w:r>
      <w:r>
        <w:tab/>
        <w:t>Eq. 1</w:t>
      </w:r>
    </w:p>
    <w:p w14:paraId="79B4F38C" w14:textId="77777777" w:rsidR="00F469C1" w:rsidRDefault="00F469C1" w:rsidP="00F469C1"/>
    <w:p w14:paraId="00000010" w14:textId="090AE42D"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0B446B">
        <w:t>,</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2A79F01E"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w:t>
      </w:r>
      <w:r w:rsidR="00E90B41">
        <w:t>29</w:t>
      </w:r>
      <w:r>
        <w:t>‰</w:t>
      </w:r>
      <w:r w:rsidR="0050480D">
        <w:t xml:space="preserve"> (</w:t>
      </w:r>
      <w:r w:rsidR="000743F9">
        <w:fldChar w:fldCharType="begin" w:fldLock="1"/>
      </w:r>
      <w:r w:rsidR="00E413AA">
        <w:instrText>ADDIN CSL_CITATION {"citationItems":[{"id":"ITEM-1","itemData":{"DOI":"10.2307/1310735","ISBN":"00063568","ISSN":"00063568","PMID":"2330","abstract":"not read the basic processes, theory of fractionation, some discriminatino factors; CAM palnts, respiration, water use efficiency","author":[{"dropping-particle":"","family":"O'Leary","given":"Marion H.","non-dropping-particle":"","parse-names":false,"suffix":""}],"container-title":"BioScience","id":"ITEM-1","issue":"5","issued":{"date-parts":[["1988"]]},"page":"328-336","title":"Carbon Isotopes in Photosynthesis","type":"article-journal","volume":"38"},"uris":["http://www.mendeley.com/documents/?uuid=4a0c6d35-7e21-43e2-aa26-2d845a7be43e"]}],"mendeley":{"formattedCitation":"(O’Leary 1988)","manualFormatting":"O’Leary 1988)","plainTextFormattedCitation":"(O’Leary 1988)","previouslyFormattedCitation":"(O’Leary 1988)"},"properties":{"noteIndex":0},"schema":"https://github.com/citation-style-language/schema/raw/master/csl-citation.json"}</w:instrText>
      </w:r>
      <w:r w:rsidR="000743F9">
        <w:fldChar w:fldCharType="separate"/>
      </w:r>
      <w:r w:rsidR="000743F9" w:rsidRPr="000743F9">
        <w:rPr>
          <w:noProof/>
        </w:rPr>
        <w:t>O’Leary 1988)</w:t>
      </w:r>
      <w:r w:rsidR="000743F9">
        <w:fldChar w:fldCharType="end"/>
      </w:r>
      <w:r>
        <w:t>, depending on the kind of plant (C</w:t>
      </w:r>
      <w:r w:rsidRPr="002F75BF">
        <w:rPr>
          <w:vertAlign w:val="subscript"/>
        </w:rPr>
        <w:t>3</w:t>
      </w:r>
      <w:r>
        <w:t>, C</w:t>
      </w:r>
      <w:r w:rsidRPr="002F75BF">
        <w:rPr>
          <w:vertAlign w:val="subscript"/>
        </w:rPr>
        <w:t>4</w:t>
      </w:r>
      <w:r>
        <w:t xml:space="preserve">,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1C165F66" w:rsidR="004E5FF1" w:rsidRDefault="00E6237F">
      <w:pPr>
        <w:ind w:firstLine="720"/>
      </w:pPr>
      <w:r>
        <w:t xml:space="preserve">Freshwater ecosystems </w:t>
      </w:r>
      <w:r w:rsidR="00AB6337">
        <w:t>receive</w:t>
      </w:r>
      <w:r>
        <w:t xml:space="preserve"> </w:t>
      </w:r>
      <w:r w:rsidR="00AB6337">
        <w:t>organic matter</w:t>
      </w:r>
      <w:r>
        <w:t xml:space="preserve"> from terrestrial environment</w:t>
      </w:r>
      <w:r w:rsidR="00E31066">
        <w:t>s</w:t>
      </w:r>
      <w:r>
        <w:t xml:space="preserve"> </w:t>
      </w:r>
      <w:r w:rsidR="00AB6337">
        <w:t xml:space="preserve">that </w:t>
      </w:r>
      <w:r w:rsidR="00E31066">
        <w:t xml:space="preserve">is </w:t>
      </w:r>
      <w:r>
        <w:t>incorporated as allochthonous material (e.g., dead leaves, fallen branches), otherwise described as course particulate organic matter (CPOM)</w:t>
      </w:r>
      <w:r w:rsidR="00AB6337">
        <w:t>, and impact</w:t>
      </w:r>
      <w:r w:rsidR="00E31066">
        <w:t>s</w:t>
      </w:r>
      <w:r w:rsidR="00AB6337">
        <w:t xml:space="preserve"> energy flow</w:t>
      </w:r>
      <w:r>
        <w:t xml:space="preserve">. Organisms called shredders (e.g., crane flies, some caddisflies, some stoneflies, some midges) consume </w:t>
      </w:r>
      <w:sdt>
        <w:sdtPr>
          <w:tag w:val="goog_rdk_2"/>
          <w:id w:val="-440613233"/>
        </w:sdt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21569569" w14:textId="1B8C25C2" w:rsidR="00D22CC5" w:rsidRDefault="00D22CC5">
      <w:pPr>
        <w:ind w:firstLine="720"/>
      </w:pPr>
      <w:r>
        <w:t xml:space="preserve">Regardless of whether an ecosystem is terrestrial or aquatic, the flow of carbon between trophic levels produces isotopic enrichment. Biological fractionation occurs initially when plants photosynthesize and incorporate the products of photosynthesis into their tissues. Plant tissues are eaten by grazers, which in turn preferentially incorporate the lighter isotopes from the plant tissues into their own tissues. This continues up through trophic levels in a predictable sequence of enrichment of about 1‰ for </w:t>
      </w:r>
      <w:r>
        <w:sym w:font="Symbol" w:char="F064"/>
      </w:r>
      <w:r>
        <w:rPr>
          <w:vertAlign w:val="superscript"/>
        </w:rPr>
        <w:t>13</w:t>
      </w:r>
      <w:r>
        <w:t xml:space="preserve">C and 3‰ for </w:t>
      </w:r>
      <w:r>
        <w:sym w:font="Symbol" w:char="F064"/>
      </w:r>
      <w:r>
        <w:rPr>
          <w:vertAlign w:val="superscript"/>
        </w:rPr>
        <w:t>15</w:t>
      </w:r>
      <w:r>
        <w:t xml:space="preserve">N </w:t>
      </w:r>
      <w:r>
        <w:rPr>
          <w:vertAlign w:val="superscript"/>
        </w:rPr>
        <w:t xml:space="preserve"> </w:t>
      </w:r>
      <w:r>
        <w:t xml:space="preserve">at each step </w:t>
      </w:r>
      <w:r>
        <w:lastRenderedPageBreak/>
        <w:fldChar w:fldCharType="begin" w:fldLock="1"/>
      </w:r>
      <w:r>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eviouslyFormattedCitation":"(DeNiro and Epstein 1976)"},"properties":{"noteIndex":0},"schema":"https://github.com/citation-style-language/schema/raw/master/csl-citation.json"}</w:instrText>
      </w:r>
      <w:r>
        <w:fldChar w:fldCharType="separate"/>
      </w:r>
      <w:r w:rsidRPr="00D22CC5">
        <w:rPr>
          <w:noProof/>
        </w:rPr>
        <w:t>(DeNiro and Epstein 1976)</w:t>
      </w:r>
      <w:r>
        <w:fldChar w:fldCharType="end"/>
      </w:r>
      <w:r>
        <w:t>, and means that the trophic position and diet of an organism is reflected in the isotopic composition of its tissues.</w:t>
      </w:r>
    </w:p>
    <w:p w14:paraId="00000014" w14:textId="1E49F432"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w:t>
      </w:r>
      <w:r w:rsidR="00D622CC">
        <w:t xml:space="preserve">proximate </w:t>
      </w:r>
      <w:r>
        <w:t xml:space="preserve">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0570EEA4" w:rsidR="004E5FF1" w:rsidRDefault="00E6237F">
      <w:pPr>
        <w:numPr>
          <w:ilvl w:val="0"/>
          <w:numId w:val="1"/>
        </w:numPr>
        <w:pBdr>
          <w:top w:val="nil"/>
          <w:left w:val="nil"/>
          <w:bottom w:val="nil"/>
          <w:right w:val="nil"/>
          <w:between w:val="nil"/>
        </w:pBdr>
      </w:pPr>
      <w:r>
        <w:rPr>
          <w:color w:val="000000"/>
        </w:rPr>
        <w:t xml:space="preserve"> define common terminology used in stream ecology: allocht</w:t>
      </w:r>
      <w:r w:rsidR="002F75BF">
        <w:rPr>
          <w:color w:val="000000"/>
        </w:rPr>
        <w:t>h</w:t>
      </w:r>
      <w:r>
        <w:rPr>
          <w:color w:val="000000"/>
        </w:rPr>
        <w:t>onous/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05D0FE5"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relatively constant </w:t>
      </w:r>
      <w:r w:rsidR="00F946CC">
        <w:t xml:space="preserve">seasonal </w:t>
      </w:r>
      <w:r>
        <w:t>water temperature</w:t>
      </w:r>
      <w:r w:rsidR="00F946CC">
        <w:t>s</w:t>
      </w:r>
      <w:r>
        <w:t xml:space="preserv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5920FFB3" w:rsidR="004E5FF1" w:rsidRDefault="00E6237F">
      <w:r>
        <w:t>Because we sought to collect organisms from several trophic levels, we employed an array of sampling methods (SLO1). These are outlined as follows</w:t>
      </w:r>
      <w:r w:rsidR="00F946CC">
        <w:t xml:space="preserve"> (see also Supplemental File 1)</w:t>
      </w:r>
      <w:r>
        <w:t xml:space="preserve">: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w:t>
      </w:r>
      <w:r>
        <w:lastRenderedPageBreak/>
        <w:t xml:space="preserve">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3D37B256"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w:t>
      </w:r>
      <w:r w:rsidR="00F946CC">
        <w:t>see Supplemental File 1</w:t>
      </w:r>
      <w:r>
        <w:t>)</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35646821"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dissecting </w:t>
      </w:r>
      <w:r w:rsidR="00942430">
        <w:t>micro</w:t>
      </w:r>
      <w:r>
        <w:t>scope</w:t>
      </w:r>
      <w:r w:rsidR="00F946CC">
        <w:t>s</w:t>
      </w:r>
      <w:r>
        <w:t xml:space="preserve"> and make accurate identifications (SLO2) and preliminary trophic level designations (SLO3). Prior to sorting, students were instructed to </w:t>
      </w:r>
      <w:r w:rsidR="002F75BF">
        <w:t xml:space="preserve">wear </w:t>
      </w:r>
      <w:r>
        <w:t xml:space="preserve">gloves </w:t>
      </w:r>
      <w:r w:rsidR="002F75BF">
        <w:t xml:space="preserve">when handling specimens </w:t>
      </w:r>
      <w:r>
        <w:t xml:space="preserve">and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28C7F2AE" w:rsidR="004E5FF1" w:rsidRDefault="00E6237F">
      <w:r>
        <w:tab/>
        <w:t xml:space="preserve">Prior conversations with an aquatic ecologist familiar with the system (Dr. Kevin Alexander, Western Colorado University, personal communication with DDH) </w:t>
      </w:r>
      <w:r w:rsidR="002F75BF">
        <w:t xml:space="preserve">affirmed </w:t>
      </w:r>
      <w:r>
        <w:t xml:space="preserve">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lastRenderedPageBreak/>
        <w:t>Washing</w:t>
      </w:r>
    </w:p>
    <w:p w14:paraId="00000041" w14:textId="383E1FB5" w:rsidR="004E5FF1" w:rsidRDefault="00E6237F">
      <w:r>
        <w:t xml:space="preserve">Samples were placed into labelled glass Petri dishes according to biological classification/presumed trophic level. Students </w:t>
      </w:r>
      <w:r w:rsidR="00577D3F">
        <w:t xml:space="preserve">donned </w:t>
      </w:r>
      <w:r>
        <w:t xml:space="preserve">gloves and safety goggles, then transferred Petri dishes containing samples to a fume hood where they were repeatedly washed with a 2:1 </w:t>
      </w:r>
      <w:proofErr w:type="spellStart"/>
      <w:r>
        <w:t>chloroform:methanol</w:t>
      </w:r>
      <w:proofErr w:type="spellEnd"/>
      <w:r>
        <w:t xml:space="preserve"> solution, taking care to keep track of sample IDs during the process (SLO4). </w:t>
      </w:r>
    </w:p>
    <w:p w14:paraId="00000042" w14:textId="369D101B" w:rsidR="004E5FF1" w:rsidRDefault="00E6237F">
      <w:r>
        <w:tab/>
        <w:t xml:space="preserve">The washing procedure was as follows: (1) Students transferred 10 mL of the 2:1 </w:t>
      </w:r>
      <w:proofErr w:type="spellStart"/>
      <w:r>
        <w:t>chloroform:methanol</w:t>
      </w:r>
      <w:proofErr w:type="spellEnd"/>
      <w:r>
        <w:t xml:space="preserve"> solution into a labelled Petri dish containing a sample using a glass transfer pipette. (2) Using metal tweezers that had been pre-washed with the solution (the wash solution </w:t>
      </w:r>
      <w:r w:rsidR="002F75BF">
        <w:t>reacts with</w:t>
      </w:r>
      <w:r>
        <w:t xml:space="preserve"> plastic </w:t>
      </w:r>
      <w:r w:rsidR="002F75BF">
        <w:t>tools</w:t>
      </w:r>
      <w:r>
        <w:t>,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69B19FCC" w14:textId="77777777" w:rsidR="0057145C" w:rsidRDefault="0057145C"/>
    <w:p w14:paraId="00000044" w14:textId="77777777" w:rsidR="004E5FF1" w:rsidRDefault="00E6237F">
      <w:pPr>
        <w:rPr>
          <w:i/>
        </w:rPr>
      </w:pPr>
      <w:r>
        <w:rPr>
          <w:i/>
        </w:rPr>
        <w:t>Drying</w:t>
      </w:r>
    </w:p>
    <w:p w14:paraId="00000045" w14:textId="4E0DE567" w:rsidR="004E5FF1" w:rsidRDefault="00E6237F">
      <w:r>
        <w:t xml:space="preserve">All samples were left to dry in the Petri dishes under the fume hood (a dust free environment) for three days. Once dry, the instructor transferred the samples to a low-temperature drying oven, where they were </w:t>
      </w:r>
      <w:r w:rsidR="002F75BF">
        <w:t xml:space="preserve">dried </w:t>
      </w:r>
      <w:r>
        <w:t xml:space="preserve">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628209EF" w:rsidR="004E5FF1" w:rsidRDefault="00E6237F">
      <w:pPr>
        <w:rPr>
          <w:i/>
        </w:rPr>
      </w:pPr>
      <w:r>
        <w:rPr>
          <w:i/>
        </w:rPr>
        <w:t xml:space="preserve">Iowa State University SIPERG </w:t>
      </w:r>
      <w:r w:rsidR="002F75BF">
        <w:rPr>
          <w:i/>
        </w:rPr>
        <w:t xml:space="preserve">Stable Isotope </w:t>
      </w:r>
      <w:r>
        <w:rPr>
          <w:i/>
        </w:rPr>
        <w:t>Laboratory</w:t>
      </w:r>
    </w:p>
    <w:p w14:paraId="00000048" w14:textId="49A226D2" w:rsidR="004E5FF1" w:rsidRDefault="00E6237F">
      <w:r>
        <w:t>Once received, samples were placed into tin capsules and immediately sealed. Carbon (δ</w:t>
      </w:r>
      <w:r>
        <w:rPr>
          <w:vertAlign w:val="superscript"/>
        </w:rPr>
        <w:t>13</w:t>
      </w:r>
      <w:r>
        <w:t>C )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Delta Plus XL mass spectrometer in continuous flow mode. δ</w:t>
      </w:r>
      <w:r>
        <w:rPr>
          <w:vertAlign w:val="superscript"/>
        </w:rPr>
        <w:t>13</w:t>
      </w:r>
      <w:r>
        <w:t xml:space="preserve">C was corrected </w:t>
      </w:r>
      <w:r w:rsidR="001719B1">
        <w:t>according to</w:t>
      </w:r>
      <w:r>
        <w:t xml:space="preserve"> </w:t>
      </w:r>
      <w:r w:rsidR="00AF7971">
        <w:t xml:space="preserve">the international </w:t>
      </w:r>
      <w:r>
        <w:t>VPDB</w:t>
      </w:r>
      <w:r w:rsidR="00AF7971">
        <w:t xml:space="preserve"> standard</w:t>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r w:rsidR="006E35CC">
        <w:t xml:space="preserve"> against well-characterized (C:N)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49D8BAD7" w14:textId="1A84A406" w:rsidR="00F946CC" w:rsidRDefault="00F946CC"/>
    <w:p w14:paraId="6D952C74" w14:textId="13584EBA" w:rsidR="00F946CC" w:rsidRDefault="00F946CC">
      <w:r>
        <w:t xml:space="preserve">Instructions for sorting and processing samples in the laboratory were provided to students in a handout (see Supplemental File 2). </w:t>
      </w:r>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5DF0D627" w:rsidR="004E5FF1" w:rsidRDefault="00E6237F">
      <w:bookmarkStart w:id="0" w:name="_heading=h.gjdgxs" w:colFirst="0" w:colLast="0"/>
      <w:bookmarkEnd w:id="0"/>
      <w:r>
        <w:lastRenderedPageBreak/>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F946CC">
        <w:t>3</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w:t>
      </w:r>
      <w:r w:rsidR="00E413AA">
        <w:t xml:space="preserve"> who have successfully completed the introductory exercise</w:t>
      </w:r>
      <w:r w:rsidR="001136EC">
        <w:t xml:space="preserve"> is included; Supplemental File </w:t>
      </w:r>
      <w:r w:rsidR="00F946CC">
        <w:t>4</w:t>
      </w:r>
      <w:r w:rsidR="001136EC">
        <w:t>).</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56117888" w:rsidR="00942430" w:rsidRDefault="00942430">
      <w:r>
        <w:tab/>
        <w:t xml:space="preserve">A separate advanced R tutorial </w:t>
      </w:r>
      <w:r w:rsidR="001B036A">
        <w:t xml:space="preserve">was tested by </w:t>
      </w:r>
      <w:r w:rsidR="00447565">
        <w:t>1</w:t>
      </w:r>
      <w:r w:rsidR="001B036A">
        <w:t xml:space="preserve"> undergraduate student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w:t>
      </w:r>
      <w:r w:rsidR="00D622CC">
        <w:t xml:space="preserve">The student </w:t>
      </w:r>
      <w:r>
        <w:t xml:space="preserve">agreed to act as </w:t>
      </w:r>
      <w:r w:rsidR="00D622CC">
        <w:t xml:space="preserve">a </w:t>
      </w:r>
      <w:r>
        <w:t xml:space="preserve">tester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w:t>
      </w:r>
      <w:r w:rsidR="00447565">
        <w:t>The student</w:t>
      </w:r>
      <w:r>
        <w:t xml:space="preserve"> turned in </w:t>
      </w:r>
      <w:r w:rsidR="00D622CC">
        <w:t xml:space="preserve">a </w:t>
      </w:r>
      <w:r>
        <w:t xml:space="preserve">completed version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1E114D70"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 xml:space="preserve">C </w:t>
      </w:r>
      <w:r>
        <w:lastRenderedPageBreak/>
        <w:t>ranged from -17.</w:t>
      </w:r>
      <w:r w:rsidR="002F75BF">
        <w:t>54</w:t>
      </w:r>
      <w:r>
        <w:t>‰ to -29.51‰, and corrected δ</w:t>
      </w:r>
      <w:r>
        <w:rPr>
          <w:vertAlign w:val="superscript"/>
        </w:rPr>
        <w:t>15</w:t>
      </w:r>
      <w:r>
        <w:t>N ranged from 8.4</w:t>
      </w:r>
      <w:r w:rsidR="002F75BF">
        <w:t>1</w:t>
      </w:r>
      <w:r>
        <w:t>‰ to 49.2</w:t>
      </w:r>
      <w:r w:rsidR="002F75BF">
        <w:t>6</w:t>
      </w:r>
      <w:r>
        <w:t xml:space="preserve">‰ (Table 2). </w:t>
      </w:r>
    </w:p>
    <w:p w14:paraId="00000053" w14:textId="77777777" w:rsidR="004E5FF1" w:rsidRDefault="004E5FF1"/>
    <w:p w14:paraId="00000054" w14:textId="77777777" w:rsidR="004E5FF1" w:rsidRDefault="00E6237F">
      <w:pPr>
        <w:rPr>
          <w:b/>
          <w:i/>
        </w:rPr>
      </w:pPr>
      <w:r>
        <w:rPr>
          <w:b/>
          <w:i/>
        </w:rPr>
        <w:t>Data Analyses</w:t>
      </w:r>
    </w:p>
    <w:p w14:paraId="54D72401" w14:textId="0EB86AB5" w:rsidR="00942430" w:rsidRDefault="00E6237F">
      <w:r>
        <w:t xml:space="preserve">Students following a well-annotated R notebook tutorial </w:t>
      </w:r>
      <w:r w:rsidR="00E76A39">
        <w:t xml:space="preserve">(Supplemental File </w:t>
      </w:r>
      <w:r w:rsidR="00984EF1">
        <w:t>3</w:t>
      </w:r>
      <w:r w:rsidR="00E76A39">
        <w:t xml:space="preserve">) </w:t>
      </w:r>
      <w:r>
        <w:t>produced several graphical representations of the data. These included dual isotope plots (</w:t>
      </w:r>
      <w:r w:rsidR="00F946CC">
        <w:t>Figure 3</w:t>
      </w:r>
      <w:r>
        <w:t>), frequency histograms (</w:t>
      </w:r>
      <w:r w:rsidR="00F946CC">
        <w:t>Figure 4</w:t>
      </w:r>
      <w:r>
        <w:t xml:space="preserve">), distance matrices (Figure </w:t>
      </w:r>
      <w:r w:rsidR="00F946CC">
        <w:t>5</w:t>
      </w:r>
      <w:r>
        <w:t xml:space="preserve">) and cluster plots (Figure </w:t>
      </w:r>
      <w:r w:rsidR="00F946CC">
        <w:t>6</w:t>
      </w:r>
      <w:r>
        <w:t xml:space="preserve">). Students were able to manage data, generate graphical representations of their data, and answer questions pertinent to the analytical steps they were taking with high levels of success (Table 3). </w:t>
      </w:r>
      <w:r w:rsidR="00073CB6">
        <w:t xml:space="preserve"> </w:t>
      </w:r>
    </w:p>
    <w:p w14:paraId="037C9698" w14:textId="77777777" w:rsidR="001136EC" w:rsidRDefault="001136EC"/>
    <w:p w14:paraId="00000057" w14:textId="77777777" w:rsidR="004E5FF1" w:rsidRDefault="00E6237F">
      <w:pPr>
        <w:rPr>
          <w:b/>
          <w:i/>
        </w:rPr>
      </w:pPr>
      <w:r>
        <w:rPr>
          <w:b/>
          <w:i/>
        </w:rPr>
        <w:t>SLO Results</w:t>
      </w:r>
    </w:p>
    <w:p w14:paraId="00000058" w14:textId="5A85B6FF" w:rsidR="004E5FF1" w:rsidRDefault="00E6237F">
      <w:r>
        <w:t xml:space="preserve">Student success rates were substantial for each of the student learning outcomes for a general ecology laboratory course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r w:rsidR="000745A4">
        <w:t xml:space="preserve">Similarly, </w:t>
      </w:r>
      <w:r w:rsidR="00D622CC">
        <w:t xml:space="preserve">one </w:t>
      </w:r>
      <w:r w:rsidR="000745A4">
        <w:t>student familiar with the exercise successfully completed the advanced R exercise with a 100% success rate, and while that sample size is small and unlikely to be representative of an entire class, we are confident that students could achieve high levels of success in completing that exercise as well</w:t>
      </w:r>
      <w:r w:rsidR="00D622CC">
        <w:t>, either in a more advanced class, or as a follow-up exercise in a general ecology class</w:t>
      </w:r>
      <w:r w:rsidR="000745A4">
        <w:t xml:space="preserve">.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r>
        <w:rPr>
          <w:b/>
          <w:i/>
        </w:rPr>
        <w:t>Stable Isotopes Results</w:t>
      </w:r>
    </w:p>
    <w:p w14:paraId="0000005D" w14:textId="380CA182"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status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w:t>
      </w:r>
      <w:r w:rsidR="00F946CC">
        <w:t>Figure 5</w:t>
      </w:r>
      <w:r>
        <w:t>). Moreover, cluster analysis placed the leech in a group with producers, an herbivore, and a detritivore (</w:t>
      </w:r>
      <w:r w:rsidR="00F946CC">
        <w:t>Figure 6</w:t>
      </w:r>
      <w:r>
        <w:t xml:space="preserve">).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xml:space="preserve">; Supplemental File </w:t>
      </w:r>
      <w:r w:rsidR="000417FB">
        <w:t>4</w:t>
      </w:r>
      <w:sdt>
        <w:sdtPr>
          <w:tag w:val="goog_rdk_4"/>
          <w:id w:val="-131484074"/>
        </w:sdtPr>
        <w:sdtContent/>
      </w:sdt>
      <w:r>
        <w:t xml:space="preserve">. </w:t>
      </w:r>
    </w:p>
    <w:p w14:paraId="2C6ADC1A" w14:textId="7CBE4047" w:rsidR="00DF1258" w:rsidRPr="00D417F0" w:rsidRDefault="00DF1258" w:rsidP="00DF1258">
      <w:r>
        <w:tab/>
        <w:t xml:space="preserve">Both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elevation plants</w:t>
      </w:r>
      <w:r w:rsidR="00CF198F">
        <w:t xml:space="preserve"> (</w:t>
      </w:r>
      <w:proofErr w:type="spellStart"/>
      <w:r w:rsidR="00CF198F" w:rsidRPr="00B56EAE">
        <w:rPr>
          <w:noProof/>
        </w:rPr>
        <w:t>Körner</w:t>
      </w:r>
      <w:proofErr w:type="spellEnd"/>
      <w:r w:rsidR="00CF198F" w:rsidRPr="00B56EAE">
        <w:rPr>
          <w:noProof/>
        </w:rPr>
        <w:t xml:space="preserve"> et al. 1988</w:t>
      </w:r>
      <w:r w:rsidR="00CF198F">
        <w:rPr>
          <w:noProof/>
        </w:rPr>
        <w:t>)</w:t>
      </w:r>
      <w:r>
        <w:t xml:space="preserve">. This is due not only to the effects of lower growing season </w:t>
      </w:r>
      <w:r>
        <w:lastRenderedPageBreak/>
        <w:t>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r w:rsidR="00CF1120">
        <w:t xml:space="preserve"> (DIC)</w:t>
      </w:r>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r w:rsidR="00D417F0">
        <w:t xml:space="preserve"> and from location to location</w:t>
      </w:r>
      <w:r>
        <w:t xml:space="preserve">. </w:t>
      </w:r>
      <w:r w:rsidR="00CF1120">
        <w:t>P</w:t>
      </w:r>
      <w:r w:rsidR="00A71A4A">
        <w:t xml:space="preserve">lants </w:t>
      </w:r>
      <w:r w:rsidR="00CF1120">
        <w:t>incorporate the DIC into their tissues and in turn serve as the ultimate source of organic carbon for the vast majority of the rest of the organisms.</w:t>
      </w:r>
      <w:r w:rsidR="00A71A4A">
        <w:t xml:space="preserve"> </w:t>
      </w:r>
      <w:r w:rsidR="00CF1120">
        <w:t>T</w:t>
      </w:r>
      <w:r w:rsidR="00A71A4A">
        <w:t xml:space="preserve">he absolute </w:t>
      </w:r>
      <w:r w:rsidR="00A71A4A">
        <w:sym w:font="Symbol" w:char="F064"/>
      </w:r>
      <w:r w:rsidR="00A71A4A">
        <w:rPr>
          <w:vertAlign w:val="superscript"/>
        </w:rPr>
        <w:t>13</w:t>
      </w:r>
      <w:r w:rsidR="00A71A4A">
        <w:t>C values of higher trophic level organisms may be shifted relative to other locations, seasons, and elevations</w:t>
      </w:r>
      <w:r w:rsidR="00CF1120">
        <w:t xml:space="preserve"> because of the original DIC signature on which the system is based</w:t>
      </w:r>
      <w:r w:rsidR="00A71A4A">
        <w:t xml:space="preserve">. For this reason, ecosystems cannot be directly compared without careful site selection </w:t>
      </w:r>
      <w:r w:rsidR="00CF1120">
        <w:t>and controls</w:t>
      </w:r>
      <w:r w:rsidR="00A71A4A">
        <w:t>.</w:t>
      </w:r>
      <w:r w:rsidR="00D417F0">
        <w:t xml:space="preserve"> Care should therefore be taken when instructing students to reference appropriate literature. Students must be asked to compare offsets in the isotopic signatures between trophic levels in their study and others, not the absolute values, unless differences between locations are made an explicit goal of the exercise.</w:t>
      </w:r>
    </w:p>
    <w:p w14:paraId="1A8A8E97" w14:textId="4A506BEC" w:rsidR="00DF1258" w:rsidRDefault="00DF1258" w:rsidP="00DF1258">
      <w:pPr>
        <w:ind w:firstLine="720"/>
      </w:pPr>
      <w:r>
        <w:t xml:space="preserve">The adage “You are what you eat </w:t>
      </w:r>
      <w:r w:rsidR="001406B3">
        <w:t xml:space="preserve">plus a few </w:t>
      </w:r>
      <w:proofErr w:type="spellStart"/>
      <w:r w:rsidR="001406B3">
        <w:t>permil</w:t>
      </w:r>
      <w:proofErr w:type="spellEnd"/>
      <w:r>
        <w:t xml:space="preserve">” </w:t>
      </w:r>
      <w:r w:rsidR="00D22CC5">
        <w:fldChar w:fldCharType="begin" w:fldLock="1"/>
      </w:r>
      <w:r w:rsidR="00D22CC5">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operties":{"noteIndex":0},"schema":"https://github.com/citation-style-language/schema/raw/master/csl-citation.json"}</w:instrText>
      </w:r>
      <w:r w:rsidR="00D22CC5">
        <w:fldChar w:fldCharType="separate"/>
      </w:r>
      <w:r w:rsidR="00D22CC5" w:rsidRPr="00D22CC5">
        <w:rPr>
          <w:noProof/>
        </w:rPr>
        <w:t>(DeNiro and Epstein 1976)</w:t>
      </w:r>
      <w:r w:rsidR="00D22CC5">
        <w:fldChar w:fldCharType="end"/>
      </w:r>
      <w:r w:rsidR="00D22CC5">
        <w:t xml:space="preserve"> </w:t>
      </w:r>
      <w:r>
        <w:t>has deservedly become a rule of thumb in ecosystem studies. The cumulative effect of</w:t>
      </w:r>
      <w:r w:rsidR="00585A35">
        <w:t xml:space="preserve"> biological isotopic</w:t>
      </w:r>
      <w:r>
        <w:t xml:space="preserve"> fractionation is to produce trophic levels that are enriched approximately 3‰ in </w:t>
      </w:r>
      <w:r>
        <w:sym w:font="Symbol" w:char="F064"/>
      </w:r>
      <w:r>
        <w:rPr>
          <w:vertAlign w:val="superscript"/>
        </w:rPr>
        <w:t>15</w:t>
      </w:r>
      <w:r>
        <w:t xml:space="preserve">N from producers to grazers, grazers to </w:t>
      </w:r>
      <w:r w:rsidR="003364F9">
        <w:t>secondary consumers</w:t>
      </w:r>
      <w:r>
        <w:t xml:space="preserve">, and so forth, and enriched approximately 1‰ in </w:t>
      </w:r>
      <w:r>
        <w:sym w:font="Symbol" w:char="F064"/>
      </w:r>
      <w:r>
        <w:rPr>
          <w:vertAlign w:val="superscript"/>
        </w:rPr>
        <w:t>13</w:t>
      </w:r>
      <w:r>
        <w:t>C from one level to the next</w:t>
      </w:r>
      <w:r w:rsidR="00585A35">
        <w:t xml:space="preserve"> in terrestrial systems</w:t>
      </w:r>
      <w:r>
        <w:t xml:space="preserve"> (</w:t>
      </w:r>
      <w:r w:rsidR="00CF1120">
        <w:t>s</w:t>
      </w:r>
      <w:r>
        <w:t xml:space="preserve">ee Post 2002 for a thorough review of the subject). </w:t>
      </w:r>
      <w:r w:rsidR="00585A35">
        <w:sym w:font="Symbol" w:char="F064"/>
      </w:r>
      <w:r w:rsidR="00585A35">
        <w:rPr>
          <w:vertAlign w:val="superscript"/>
        </w:rPr>
        <w:t>13</w:t>
      </w:r>
      <w:r w:rsidR="00585A35">
        <w:t xml:space="preserve">C  enrichment is smaller in freshwater systems, averaging 0.2‰ </w:t>
      </w:r>
      <w:r w:rsidR="00585A35">
        <w:fldChar w:fldCharType="begin" w:fldLock="1"/>
      </w:r>
      <w:r w:rsidR="000743F9">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eviously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r w:rsidR="00585A35">
        <w:fldChar w:fldCharType="end"/>
      </w:r>
      <w:r w:rsidR="00585A35">
        <w:t xml:space="preserve">. </w:t>
      </w:r>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r w:rsidR="001406B3">
        <w:t>. Stoneflies</w:t>
      </w:r>
      <w:r>
        <w:t xml:space="preserve"> sampled in the present study were likely representative of the previous fall’s food supply. This “time averaging” effect is an established, though often overlooked</w:t>
      </w:r>
      <w:r w:rsidR="001406B3">
        <w:t>,</w:t>
      </w:r>
      <w:r>
        <w:t xml:space="preserve"> consideration </w:t>
      </w:r>
      <w:r>
        <w:fldChar w:fldCharType="begin" w:fldLock="1"/>
      </w:r>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440E66E1" w14:textId="70C0B758" w:rsidR="00447565"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w:t>
      </w:r>
      <w:r w:rsidR="00447565">
        <w:t xml:space="preserve">The advanced exercise was completed </w:t>
      </w:r>
      <w:r w:rsidR="00447565">
        <w:lastRenderedPageBreak/>
        <w:t xml:space="preserve">by an undergraduate student tester with 100% success. </w:t>
      </w:r>
      <w:r>
        <w:t xml:space="preserve">Therefore, students demonstrated very high levels of learning. </w:t>
      </w:r>
    </w:p>
    <w:p w14:paraId="0E49CCC9" w14:textId="77777777" w:rsidR="00447565" w:rsidRDefault="00447565"/>
    <w:p w14:paraId="00000063" w14:textId="77777777" w:rsidR="004E5FF1" w:rsidRDefault="00E6237F">
      <w:pPr>
        <w:rPr>
          <w:b/>
        </w:rPr>
      </w:pPr>
      <w:r>
        <w:rPr>
          <w:b/>
        </w:rPr>
        <w:t>Educational Impact</w:t>
      </w:r>
    </w:p>
    <w:p w14:paraId="00000064" w14:textId="77777777" w:rsidR="004E5FF1" w:rsidRDefault="004E5FF1"/>
    <w:p w14:paraId="00000065" w14:textId="68DA1D32"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w:t>
      </w:r>
      <w:r w:rsidR="007B7477">
        <w:t>,</w:t>
      </w:r>
      <w:r>
        <w:t xml:space="preserve"> ecological</w:t>
      </w:r>
      <w:r w:rsidR="007B7477">
        <w:t>,</w:t>
      </w:r>
      <w:r>
        <w:t xml:space="preserve">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778AF410" w:rsidR="004E5FF1" w:rsidRDefault="00F946CC">
      <w:r>
        <w:tab/>
        <w:t xml:space="preserve">Instructors interested in conducting similar activities in their own courses can view necessary supplies and costs (Supplemental File </w:t>
      </w:r>
      <w:r w:rsidR="000417FB">
        <w:t>5</w:t>
      </w:r>
      <w:r>
        <w:t>). Much of the necessary equipment (e.g., waders, kick nets, drift nets, dissecting scopes, fume hood, drying oven, etc.) was already available for use at WCU, and glassware, consumables, and per sample costs of stable isotopes analysis on the mass spectrometer did present an ‘up front’ cost that warrants consideration. This exercise was conducted for a cost of approximately $750 in Spring Semester 2019, but subsequent activities would be less expensive (or could include more samples) with the reusable materials already purchased.</w:t>
      </w:r>
      <w:r w:rsidR="00E413AA">
        <w:t xml:space="preserve"> </w:t>
      </w:r>
      <w:r>
        <w:t>As stated at the end of the introduction, this activity could easily be tailored to other ecosystems proxima</w:t>
      </w:r>
      <w:r w:rsidR="00D622CC">
        <w:t>te</w:t>
      </w:r>
      <w:r>
        <w:t xml:space="preserve"> to other educational institutions. </w:t>
      </w:r>
    </w:p>
    <w:p w14:paraId="7331602D" w14:textId="4843A598" w:rsidR="000B446B" w:rsidRDefault="000B446B"/>
    <w:p w14:paraId="66348CD0" w14:textId="4F321E17" w:rsidR="000B446B" w:rsidRPr="00C832E7" w:rsidRDefault="00FD6600">
      <w:pPr>
        <w:rPr>
          <w:b/>
          <w:bCs/>
        </w:rPr>
      </w:pPr>
      <w:r w:rsidRPr="00C832E7">
        <w:rPr>
          <w:b/>
          <w:bCs/>
        </w:rPr>
        <w:t>Data Accessibility Statement</w:t>
      </w:r>
    </w:p>
    <w:p w14:paraId="50B93E7B" w14:textId="6D9EE4A0" w:rsidR="00FD6600" w:rsidRDefault="00FD6600"/>
    <w:p w14:paraId="03B5B634" w14:textId="12D71D47" w:rsidR="00FD6600" w:rsidRDefault="001C11DB">
      <w:r>
        <w:t>The sampling methods handout (Supplemental File 1), laboratory and sample processing methods handout (Supplemental File 2), i</w:t>
      </w:r>
      <w:r w:rsidR="00FD6600">
        <w:t>ntroductory and advanced R tutorials</w:t>
      </w:r>
      <w:r w:rsidR="00C832E7">
        <w:t xml:space="preserve"> (Supplemental Files 3 and 4, respectively)</w:t>
      </w:r>
      <w:r w:rsidR="00FD6600">
        <w:t>, instructor keys</w:t>
      </w:r>
      <w:r w:rsidR="00C832E7">
        <w:t xml:space="preserve"> (Supplemental Files 3</w:t>
      </w:r>
      <w:r w:rsidR="00DA75FC">
        <w:t>K</w:t>
      </w:r>
      <w:r w:rsidR="00C832E7">
        <w:t>ey and 4</w:t>
      </w:r>
      <w:r w:rsidR="00DA75FC">
        <w:t>K</w:t>
      </w:r>
      <w:r w:rsidR="00C832E7">
        <w:t>ey, respectively)</w:t>
      </w:r>
      <w:r w:rsidR="00FD6600">
        <w:t xml:space="preserve">, </w:t>
      </w:r>
      <w:r>
        <w:t xml:space="preserve">materials list and budget (Supplemental File 5), </w:t>
      </w:r>
      <w:r w:rsidR="00FD6600">
        <w:t xml:space="preserve">a software helpfile </w:t>
      </w:r>
      <w:r w:rsidR="00C832E7">
        <w:t xml:space="preserve">for instructors (Supplemental File 6), and </w:t>
      </w:r>
      <w:r w:rsidR="006F2CED">
        <w:t xml:space="preserve">spreadsheet of </w:t>
      </w:r>
      <w:r w:rsidR="00C832E7">
        <w:t xml:space="preserve">raw data used in this exercise </w:t>
      </w:r>
      <w:r w:rsidR="006F2CED">
        <w:t xml:space="preserve">in Microsoft Excel format </w:t>
      </w:r>
      <w:r w:rsidR="00C832E7">
        <w:t>(</w:t>
      </w:r>
      <w:r w:rsidR="001F3A06">
        <w:t>Supplemental File 7 [</w:t>
      </w:r>
      <w:r w:rsidR="001F3A06" w:rsidRPr="001F3A06">
        <w:t>2019_EA_Houston_class project.xlsx</w:t>
      </w:r>
      <w:r w:rsidR="001F3A06">
        <w:t>]</w:t>
      </w:r>
      <w:r w:rsidR="00C832E7">
        <w:t xml:space="preserve">; See </w:t>
      </w:r>
      <w:r w:rsidR="006F2CED">
        <w:t xml:space="preserve">also </w:t>
      </w:r>
      <w:r w:rsidR="00C832E7">
        <w:t xml:space="preserve">Table 2) </w:t>
      </w:r>
      <w:r w:rsidR="00FD6600">
        <w:t>are available via public GitHub repository:</w:t>
      </w:r>
      <w:bookmarkStart w:id="1" w:name="_GoBack"/>
      <w:bookmarkEnd w:id="1"/>
    </w:p>
    <w:p w14:paraId="59053FE7" w14:textId="77777777" w:rsidR="00FD6600" w:rsidRDefault="00FD6600"/>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4781735C"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585A35">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Organisms are not drawn to scale.</w:t>
      </w:r>
      <w:r w:rsidR="00AF7971">
        <w:t xml:space="preserve"> Abbreviations are as follows: CPOM – coarse particulate organic matter; DOM – dissolved organic matter; FPOM – fine particulate organic matter.</w:t>
      </w:r>
      <w:r>
        <w:t xml:space="preserv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r>
        <w:lastRenderedPageBreak/>
        <w:t xml:space="preserve">Figure 2.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8" w14:textId="6D18242A" w:rsidR="004E5FF1" w:rsidRDefault="00E6237F">
      <w:r>
        <w:lastRenderedPageBreak/>
        <w:t xml:space="preserve">Figure </w:t>
      </w:r>
      <w:r w:rsidR="00F946CC">
        <w:t>3</w:t>
      </w:r>
      <w:r>
        <w:t xml:space="preserve">.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577D3F" w:rsidRDefault="00577D3F">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1">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2">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77274CA" w14:textId="77777777" w:rsidR="00577D3F" w:rsidRDefault="00577D3F">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3"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4"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1EB16D4E" w14:textId="77777777" w:rsidR="00F946CC" w:rsidRDefault="00F946CC">
      <w:r>
        <w:br w:type="page"/>
      </w:r>
    </w:p>
    <w:p w14:paraId="0000007E" w14:textId="22F0B908" w:rsidR="004E5FF1" w:rsidRDefault="00F946CC">
      <w:r>
        <w:lastRenderedPageBreak/>
        <w:t>Figure 4</w:t>
      </w:r>
      <w:r w:rsidR="00E6237F">
        <w:t>.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2E526B3B" w:rsidR="004E5FF1" w:rsidRDefault="00F946CC">
      <w:r>
        <w:t>Figure 5</w:t>
      </w:r>
      <w:r w:rsidR="00E6237F">
        <w:t xml:space="preserve">.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2AE8888E" w:rsidR="004E5FF1" w:rsidRDefault="00E6237F">
      <w:r>
        <w:lastRenderedPageBreak/>
        <w:t xml:space="preserve">Figure </w:t>
      </w:r>
      <w:r w:rsidR="00F946CC">
        <w:t>6</w:t>
      </w:r>
      <w:r>
        <w:t>.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proofErr w:type="spellStart"/>
            <w:r>
              <w:t>Amphipoda</w:t>
            </w:r>
            <w:proofErr w:type="spellEnd"/>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proofErr w:type="spellStart"/>
            <w:r>
              <w:t>Plecoptera</w:t>
            </w:r>
            <w:proofErr w:type="spellEnd"/>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proofErr w:type="spellStart"/>
            <w:r>
              <w:t>Chironomidae</w:t>
            </w:r>
            <w:proofErr w:type="spellEnd"/>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proofErr w:type="spellStart"/>
            <w:r>
              <w:t>Chironomidae</w:t>
            </w:r>
            <w:proofErr w:type="spellEnd"/>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proofErr w:type="spellStart"/>
            <w:r>
              <w:t>Amphipoda</w:t>
            </w:r>
            <w:proofErr w:type="spellEnd"/>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proofErr w:type="spellStart"/>
            <w:r>
              <w:t>Plecoptera</w:t>
            </w:r>
            <w:proofErr w:type="spellEnd"/>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proofErr w:type="spellStart"/>
            <w:r>
              <w:t>Plecoptera</w:t>
            </w:r>
            <w:proofErr w:type="spellEnd"/>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proofErr w:type="spellStart"/>
            <w:r>
              <w:t>Chironomidae</w:t>
            </w:r>
            <w:proofErr w:type="spellEnd"/>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proofErr w:type="spellStart"/>
            <w:r>
              <w:t>Amphipoda</w:t>
            </w:r>
            <w:proofErr w:type="spellEnd"/>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proofErr w:type="spellStart"/>
            <w:r>
              <w:t>Chironomidae</w:t>
            </w:r>
            <w:proofErr w:type="spellEnd"/>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proofErr w:type="spellStart"/>
            <w:r>
              <w:t>Trichoptera</w:t>
            </w:r>
            <w:proofErr w:type="spellEnd"/>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proofErr w:type="spellStart"/>
            <w:r>
              <w:t>Chironomidae</w:t>
            </w:r>
            <w:proofErr w:type="spellEnd"/>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34522BE2" w:rsidR="004E5FF1" w:rsidRDefault="00E6237F">
      <w:r>
        <w:rPr>
          <w:vertAlign w:val="superscript"/>
        </w:rPr>
        <w:t>5</w:t>
      </w:r>
      <w:r>
        <w:t xml:space="preserve"> Misidentified samples – these samples were the same species of stonefly, not midges</w:t>
      </w:r>
      <w:r w:rsidR="000745A4">
        <w:t xml:space="preserve"> or mayflies</w:t>
      </w:r>
      <w:r>
        <w:t>,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7777777" w:rsidR="004E5FF1" w:rsidRDefault="00E6237F">
            <w:r>
              <w:t>-23.0996</w:t>
            </w:r>
          </w:p>
        </w:tc>
        <w:tc>
          <w:tcPr>
            <w:tcW w:w="1007" w:type="dxa"/>
            <w:tcBorders>
              <w:top w:val="single" w:sz="4" w:space="0" w:color="000000"/>
            </w:tcBorders>
          </w:tcPr>
          <w:p w14:paraId="00000149" w14:textId="77777777" w:rsidR="004E5FF1" w:rsidRDefault="00E6237F">
            <w:r>
              <w:t>8.4066</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385B689D" w14:textId="77777777" w:rsidR="00E413AA" w:rsidRDefault="0093633E">
      <w:r>
        <w:br w:type="page"/>
      </w:r>
    </w:p>
    <w:p w14:paraId="2FEFF988" w14:textId="3EFAF115" w:rsidR="00E413AA" w:rsidRPr="00E413AA" w:rsidRDefault="00E413AA">
      <w:pPr>
        <w:rPr>
          <w:b/>
          <w:bCs/>
        </w:rPr>
      </w:pPr>
      <w:r w:rsidRPr="00E413AA">
        <w:rPr>
          <w:b/>
          <w:bCs/>
        </w:rPr>
        <w:lastRenderedPageBreak/>
        <w:t>Acknowledgements</w:t>
      </w:r>
    </w:p>
    <w:p w14:paraId="3F35542B" w14:textId="77777777" w:rsidR="00E413AA" w:rsidRDefault="00E413AA"/>
    <w:p w14:paraId="3BFF85CD" w14:textId="7C44A3C8" w:rsidR="00E413AA" w:rsidRDefault="00E73482">
      <w:r>
        <w:t>We</w:t>
      </w:r>
      <w:r w:rsidR="00E413AA">
        <w:t xml:space="preserve"> thank </w:t>
      </w:r>
      <w:r w:rsidR="00792ECB">
        <w:t xml:space="preserve">Kevin Alexander for sharing knowledge of aquatic invertebrates in the Taylor </w:t>
      </w:r>
      <w:r w:rsidR="000745A4">
        <w:t>River</w:t>
      </w:r>
      <w:r w:rsidR="00792ECB">
        <w:t xml:space="preserve">, Jacqueline </w:t>
      </w:r>
      <w:proofErr w:type="spellStart"/>
      <w:r w:rsidR="00792ECB">
        <w:t>Galang</w:t>
      </w:r>
      <w:proofErr w:type="spellEnd"/>
      <w:r w:rsidR="00792ECB">
        <w:t xml:space="preserve"> for testing the introductory and advanced R exercises and providing feedback, Justin Conover for reviewing earlier versions of R code, Miles Perry for information technology support, Kayla </w:t>
      </w:r>
      <w:proofErr w:type="spellStart"/>
      <w:r w:rsidR="00792ECB">
        <w:t>Wernsing</w:t>
      </w:r>
      <w:proofErr w:type="spellEnd"/>
      <w:r w:rsidR="00792ECB">
        <w:t xml:space="preserve"> for assisting with </w:t>
      </w:r>
      <w:r>
        <w:t xml:space="preserve">isotope </w:t>
      </w:r>
      <w:r w:rsidR="00792ECB">
        <w:t>sample processing in the SIPERG lab, Nocona Swindell for assisting with student instruction in the field and laboratory</w:t>
      </w:r>
      <w:r>
        <w:t>, and Lynn Clark for comments which improved the quality of the manuscript</w:t>
      </w:r>
      <w:r w:rsidR="00792ECB">
        <w:t>.</w:t>
      </w:r>
      <w:r w:rsidR="00447565">
        <w:t xml:space="preserve"> This work was funded entirely by student course fees; no outside funding was obtained.</w:t>
      </w:r>
    </w:p>
    <w:p w14:paraId="261FF72F" w14:textId="77777777" w:rsidR="00792ECB" w:rsidRDefault="00792ECB"/>
    <w:p w14:paraId="000001EB" w14:textId="25C9207C" w:rsidR="00E413AA" w:rsidRDefault="00E413AA">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36B7255" w14:textId="0FF1CEE5" w:rsidR="00D22CC5" w:rsidRPr="00D22CC5" w:rsidRDefault="0091446C" w:rsidP="00D22CC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22CC5" w:rsidRPr="00D22CC5">
        <w:rPr>
          <w:noProof/>
        </w:rPr>
        <w:t>Baker, J. L., M. S. Lachniet, O. Chervyatsova, Y. Asmerom, and V. J. Polyak. 2017. Holocene warming in western continental Eurasia driven by glacial retreat and greenhouse forcing. Nature Geoscience 10:430.</w:t>
      </w:r>
    </w:p>
    <w:p w14:paraId="1C0DEC31" w14:textId="77777777" w:rsidR="00D22CC5" w:rsidRPr="00D22CC5" w:rsidRDefault="00D22CC5" w:rsidP="00D22CC5">
      <w:pPr>
        <w:widowControl w:val="0"/>
        <w:autoSpaceDE w:val="0"/>
        <w:autoSpaceDN w:val="0"/>
        <w:adjustRightInd w:val="0"/>
        <w:ind w:left="480" w:hanging="480"/>
        <w:rPr>
          <w:noProof/>
        </w:rPr>
      </w:pPr>
      <w:r w:rsidRPr="00D22CC5">
        <w:rPr>
          <w:noProof/>
        </w:rPr>
        <w:t>Bearhop, S., R. W. Furness, G. M. Hilton, and S. C. Votier. 2003. A forensic approach to understanding diet and habitat use from stable isotope analysis of (avian) claw material. Functional Ecology 17:270–275.</w:t>
      </w:r>
    </w:p>
    <w:p w14:paraId="5D2AC7F3" w14:textId="77777777" w:rsidR="00D22CC5" w:rsidRPr="00D22CC5" w:rsidRDefault="00D22CC5" w:rsidP="00D22CC5">
      <w:pPr>
        <w:widowControl w:val="0"/>
        <w:autoSpaceDE w:val="0"/>
        <w:autoSpaceDN w:val="0"/>
        <w:adjustRightInd w:val="0"/>
        <w:ind w:left="480" w:hanging="480"/>
        <w:rPr>
          <w:noProof/>
        </w:rPr>
      </w:pPr>
      <w:r w:rsidRPr="00D22CC5">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4D459F4D" w14:textId="77777777" w:rsidR="00D22CC5" w:rsidRPr="00D22CC5" w:rsidRDefault="00D22CC5" w:rsidP="00D22CC5">
      <w:pPr>
        <w:widowControl w:val="0"/>
        <w:autoSpaceDE w:val="0"/>
        <w:autoSpaceDN w:val="0"/>
        <w:adjustRightInd w:val="0"/>
        <w:ind w:left="480" w:hanging="480"/>
        <w:rPr>
          <w:noProof/>
        </w:rPr>
      </w:pPr>
      <w:r w:rsidRPr="00D22CC5">
        <w:rPr>
          <w:noProof/>
        </w:rPr>
        <w:t>Boschker, H., and J. Middelburg. 2002. Stable isotopes and biomarkers in microbial ecology. FEMS Microbiology Ecology 40:85–95.</w:t>
      </w:r>
    </w:p>
    <w:p w14:paraId="02FD27A4" w14:textId="77777777" w:rsidR="00D22CC5" w:rsidRPr="00D22CC5" w:rsidRDefault="00D22CC5" w:rsidP="00D22CC5">
      <w:pPr>
        <w:widowControl w:val="0"/>
        <w:autoSpaceDE w:val="0"/>
        <w:autoSpaceDN w:val="0"/>
        <w:adjustRightInd w:val="0"/>
        <w:ind w:left="480" w:hanging="480"/>
        <w:rPr>
          <w:noProof/>
        </w:rPr>
      </w:pPr>
      <w:r w:rsidRPr="00D22CC5">
        <w:rPr>
          <w:noProof/>
        </w:rPr>
        <w:t>Bridgham, S. D., J. P. Megonigal, J. K. Keller, N. B. Bliss, and C. Trettin. 2006. The carbon balance of North American wetlands. Wetlands 26:889–916.</w:t>
      </w:r>
    </w:p>
    <w:p w14:paraId="44E669D0" w14:textId="77777777" w:rsidR="00D22CC5" w:rsidRPr="00D22CC5" w:rsidRDefault="00D22CC5" w:rsidP="00D22CC5">
      <w:pPr>
        <w:widowControl w:val="0"/>
        <w:autoSpaceDE w:val="0"/>
        <w:autoSpaceDN w:val="0"/>
        <w:adjustRightInd w:val="0"/>
        <w:ind w:left="480" w:hanging="480"/>
        <w:rPr>
          <w:noProof/>
        </w:rPr>
      </w:pPr>
      <w:r w:rsidRPr="00D22CC5">
        <w:rPr>
          <w:noProof/>
        </w:rPr>
        <w:t>Busst, G. M. A., and J. R. Britton. 2018. Tissue-specific turnover rates of the nitrogen stable isotope as functions of time and growth in a cyprinid fish. Hydrobiologia 805:49–60.</w:t>
      </w:r>
    </w:p>
    <w:p w14:paraId="567622FC" w14:textId="77777777" w:rsidR="00D22CC5" w:rsidRPr="00D22CC5" w:rsidRDefault="00D22CC5" w:rsidP="00D22CC5">
      <w:pPr>
        <w:widowControl w:val="0"/>
        <w:autoSpaceDE w:val="0"/>
        <w:autoSpaceDN w:val="0"/>
        <w:adjustRightInd w:val="0"/>
        <w:ind w:left="480" w:hanging="480"/>
        <w:rPr>
          <w:noProof/>
        </w:rPr>
      </w:pPr>
      <w:r w:rsidRPr="00D22CC5">
        <w:rPr>
          <w:noProof/>
        </w:rPr>
        <w:t>Cerling, T. E. 1984. The stable isotopic composition of modern soil carbonate and its relationship to climate. Earth and Planetary Science Letters 71:229–240.</w:t>
      </w:r>
    </w:p>
    <w:p w14:paraId="0D2906E6" w14:textId="77777777" w:rsidR="00D22CC5" w:rsidRPr="00D22CC5" w:rsidRDefault="00D22CC5" w:rsidP="00D22CC5">
      <w:pPr>
        <w:widowControl w:val="0"/>
        <w:autoSpaceDE w:val="0"/>
        <w:autoSpaceDN w:val="0"/>
        <w:adjustRightInd w:val="0"/>
        <w:ind w:left="480" w:hanging="480"/>
        <w:rPr>
          <w:noProof/>
        </w:rPr>
      </w:pPr>
      <w:r w:rsidRPr="00D22CC5">
        <w:rPr>
          <w:noProof/>
        </w:rPr>
        <w:t>Chappuis, E., V. Seriñá, E. Martí, E. Ballesteros, and E. Gacia. 2017. Decrypting stable-isotope (δ13C and δ15N) variability in aquatic plants. Freshwater Biology 62:1807–1818.</w:t>
      </w:r>
    </w:p>
    <w:p w14:paraId="79FA67DD" w14:textId="77777777" w:rsidR="00D22CC5" w:rsidRPr="00D22CC5" w:rsidRDefault="00D22CC5" w:rsidP="00D22CC5">
      <w:pPr>
        <w:widowControl w:val="0"/>
        <w:autoSpaceDE w:val="0"/>
        <w:autoSpaceDN w:val="0"/>
        <w:adjustRightInd w:val="0"/>
        <w:ind w:left="480" w:hanging="480"/>
        <w:rPr>
          <w:noProof/>
        </w:rPr>
      </w:pPr>
      <w:r w:rsidRPr="00D22CC5">
        <w:rPr>
          <w:noProof/>
        </w:rPr>
        <w:t>Cummins, K. W., and M. J. Klug. 1979. Feeding Ecology of Stream Invertebrates. Annual Review of Ecology and Systematics 10:147–172.</w:t>
      </w:r>
    </w:p>
    <w:p w14:paraId="166F7FF9" w14:textId="77777777" w:rsidR="00D22CC5" w:rsidRPr="00D22CC5" w:rsidRDefault="00D22CC5" w:rsidP="00D22CC5">
      <w:pPr>
        <w:widowControl w:val="0"/>
        <w:autoSpaceDE w:val="0"/>
        <w:autoSpaceDN w:val="0"/>
        <w:adjustRightInd w:val="0"/>
        <w:ind w:left="480" w:hanging="480"/>
        <w:rPr>
          <w:noProof/>
        </w:rPr>
      </w:pPr>
      <w:r w:rsidRPr="00D22CC5">
        <w:rPr>
          <w:noProof/>
        </w:rPr>
        <w:t>Cummins, K. W., M. A. Wilzbach, D. M. Gates, J. B. Perry, and W. Bruce. 1989. Shredders and Riparian Vegetation stream invertebrates. BioScience 39:24–30.</w:t>
      </w:r>
    </w:p>
    <w:p w14:paraId="4E8D4281" w14:textId="77777777" w:rsidR="00D22CC5" w:rsidRPr="00D22CC5" w:rsidRDefault="00D22CC5" w:rsidP="00D22CC5">
      <w:pPr>
        <w:widowControl w:val="0"/>
        <w:autoSpaceDE w:val="0"/>
        <w:autoSpaceDN w:val="0"/>
        <w:adjustRightInd w:val="0"/>
        <w:ind w:left="480" w:hanging="480"/>
        <w:rPr>
          <w:noProof/>
        </w:rPr>
      </w:pPr>
      <w:r w:rsidRPr="00D22CC5">
        <w:rPr>
          <w:noProof/>
        </w:rPr>
        <w:t>DeNiro, M. J., and S. Epstein. 1976. You are what you eat (plus a few ‰): The carbon isotope cycle in food chains. Geological Society of America Abstracts with Programs 8:834–835.</w:t>
      </w:r>
    </w:p>
    <w:p w14:paraId="1C3D40E8" w14:textId="77777777" w:rsidR="00D22CC5" w:rsidRPr="00D22CC5" w:rsidRDefault="00D22CC5" w:rsidP="00D22CC5">
      <w:pPr>
        <w:widowControl w:val="0"/>
        <w:autoSpaceDE w:val="0"/>
        <w:autoSpaceDN w:val="0"/>
        <w:adjustRightInd w:val="0"/>
        <w:ind w:left="480" w:hanging="480"/>
        <w:rPr>
          <w:noProof/>
        </w:rPr>
      </w:pPr>
      <w:r w:rsidRPr="00D22CC5">
        <w:rPr>
          <w:noProof/>
        </w:rPr>
        <w:t>Divine, L. M., B. A. Bluhm, F. J. Mueter, and K. Iken. 2017. Diet analysis of Alaska Arctic snow crabs (Chionoecetes opilio) using stomach contents and δ13C and δ15N stable isotopes. Deep-Sea Research Part II: Topical Studies in Oceanography 135:124–136.</w:t>
      </w:r>
    </w:p>
    <w:p w14:paraId="74EFC94A" w14:textId="77777777" w:rsidR="00D22CC5" w:rsidRPr="00D22CC5" w:rsidRDefault="00D22CC5" w:rsidP="00D22CC5">
      <w:pPr>
        <w:widowControl w:val="0"/>
        <w:autoSpaceDE w:val="0"/>
        <w:autoSpaceDN w:val="0"/>
        <w:adjustRightInd w:val="0"/>
        <w:ind w:left="480" w:hanging="480"/>
        <w:rPr>
          <w:noProof/>
        </w:rPr>
      </w:pPr>
      <w:r w:rsidRPr="00D22CC5">
        <w:rPr>
          <w:noProof/>
        </w:rPr>
        <w:t>Epstein, S., R. Buchsbaum, H. A. Lowenstam, and H. C. Urey. 1953. Revised carbonate-water isotopic temperature scale. Bulletin of the Geological Society of America 64:1315–1326.</w:t>
      </w:r>
    </w:p>
    <w:p w14:paraId="2E0A00E3" w14:textId="77777777" w:rsidR="00D22CC5" w:rsidRPr="00D22CC5" w:rsidRDefault="00D22CC5" w:rsidP="00D22CC5">
      <w:pPr>
        <w:widowControl w:val="0"/>
        <w:autoSpaceDE w:val="0"/>
        <w:autoSpaceDN w:val="0"/>
        <w:adjustRightInd w:val="0"/>
        <w:ind w:left="480" w:hanging="480"/>
        <w:rPr>
          <w:noProof/>
        </w:rPr>
      </w:pPr>
      <w:r w:rsidRPr="00D22CC5">
        <w:rPr>
          <w:noProof/>
        </w:rPr>
        <w:t>France, R. L., and R. H. Peters. 1997. Ecosystem differences in the trophic enrichment of13C in aquatic food webs. Canadian Journal of Fisheries and Aquatic Sciences 54:1255–1258.</w:t>
      </w:r>
    </w:p>
    <w:p w14:paraId="50D0D89C" w14:textId="77777777" w:rsidR="00D22CC5" w:rsidRPr="00D22CC5" w:rsidRDefault="00D22CC5" w:rsidP="00D22CC5">
      <w:pPr>
        <w:widowControl w:val="0"/>
        <w:autoSpaceDE w:val="0"/>
        <w:autoSpaceDN w:val="0"/>
        <w:adjustRightInd w:val="0"/>
        <w:ind w:left="480" w:hanging="480"/>
        <w:rPr>
          <w:noProof/>
        </w:rPr>
      </w:pPr>
      <w:r w:rsidRPr="00D22CC5">
        <w:rPr>
          <w:noProof/>
        </w:rPr>
        <w:t>Fry, B. 2006. Stable Isotope Ecology. Springer New York, New York.</w:t>
      </w:r>
    </w:p>
    <w:p w14:paraId="7712B1D5" w14:textId="77777777" w:rsidR="00D22CC5" w:rsidRPr="00D22CC5" w:rsidRDefault="00D22CC5" w:rsidP="00D22CC5">
      <w:pPr>
        <w:widowControl w:val="0"/>
        <w:autoSpaceDE w:val="0"/>
        <w:autoSpaceDN w:val="0"/>
        <w:adjustRightInd w:val="0"/>
        <w:ind w:left="480" w:hanging="480"/>
        <w:rPr>
          <w:noProof/>
        </w:rPr>
      </w:pPr>
      <w:r w:rsidRPr="00D22CC5">
        <w:rPr>
          <w:noProof/>
        </w:rPr>
        <w:t>Hershey, A. E., R. M. Northington, J. C. Finlay, and B. J. Peterson. 2017. Stable Isotopes in Stream Food Webs. Page Methods in Stream Ecology: Third Edition. Elsevier Inc.</w:t>
      </w:r>
    </w:p>
    <w:p w14:paraId="233D3E6D" w14:textId="77777777" w:rsidR="00D22CC5" w:rsidRPr="00D22CC5" w:rsidRDefault="00D22CC5" w:rsidP="00D22CC5">
      <w:pPr>
        <w:widowControl w:val="0"/>
        <w:autoSpaceDE w:val="0"/>
        <w:autoSpaceDN w:val="0"/>
        <w:adjustRightInd w:val="0"/>
        <w:ind w:left="480" w:hanging="480"/>
        <w:rPr>
          <w:noProof/>
        </w:rPr>
      </w:pPr>
      <w:r w:rsidRPr="00D22CC5">
        <w:rPr>
          <w:noProof/>
        </w:rPr>
        <w:t>Hilderbrand, G. V., S. D. Farley, C. T. Robbins, T. A. Hanley, K. Titus, and C. Servheen. 1996. Use of stable isotopes to determine diets of living and extinct bears. Canadian Journal of Zoology 74:2080–2088.</w:t>
      </w:r>
    </w:p>
    <w:p w14:paraId="7F90B3C9"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Hill, S. B., S. Wilson, and K. Watson. 2004. Learning Ecology. A New Approach to Learning and Transforming Ecological Consciousness. Pages 47–64 </w:t>
      </w:r>
      <w:r w:rsidRPr="00D22CC5">
        <w:rPr>
          <w:i/>
          <w:iCs/>
          <w:noProof/>
        </w:rPr>
        <w:t>in</w:t>
      </w:r>
      <w:r w:rsidRPr="00D22CC5">
        <w:rPr>
          <w:noProof/>
        </w:rPr>
        <w:t xml:space="preserve"> E. V. O’Sullivan and M. M. Taylor, editors. Learning Toward an Ecological Consciousness: Selected Transformative Practices. Palgrave Macmillan US.</w:t>
      </w:r>
    </w:p>
    <w:p w14:paraId="6D4E1E34" w14:textId="77777777" w:rsidR="00D22CC5" w:rsidRPr="00D22CC5" w:rsidRDefault="00D22CC5" w:rsidP="00D22CC5">
      <w:pPr>
        <w:widowControl w:val="0"/>
        <w:autoSpaceDE w:val="0"/>
        <w:autoSpaceDN w:val="0"/>
        <w:adjustRightInd w:val="0"/>
        <w:ind w:left="480" w:hanging="480"/>
        <w:rPr>
          <w:noProof/>
        </w:rPr>
      </w:pPr>
      <w:r w:rsidRPr="00D22CC5">
        <w:rPr>
          <w:noProof/>
        </w:rPr>
        <w:lastRenderedPageBreak/>
        <w:t>Hobson, K. A. 2016. Tracing Origins and Migration of Wildlife Using Stable Isotopes : A Review. Oecologia 120:314–326.</w:t>
      </w:r>
    </w:p>
    <w:p w14:paraId="68E99837" w14:textId="77777777" w:rsidR="00D22CC5" w:rsidRPr="00D22CC5" w:rsidRDefault="00D22CC5" w:rsidP="00D22CC5">
      <w:pPr>
        <w:widowControl w:val="0"/>
        <w:autoSpaceDE w:val="0"/>
        <w:autoSpaceDN w:val="0"/>
        <w:adjustRightInd w:val="0"/>
        <w:ind w:left="480" w:hanging="480"/>
        <w:rPr>
          <w:noProof/>
        </w:rPr>
      </w:pPr>
      <w:r w:rsidRPr="00D22CC5">
        <w:rPr>
          <w:noProof/>
        </w:rPr>
        <w:t>Hobson, K. A., J. F. Piattt, and J. Pitocchelli. 1994. Using Stable Isotopes to Determine Seabird Trophic Relationships. Journal of Animal Ecology 63:786–798.</w:t>
      </w:r>
    </w:p>
    <w:p w14:paraId="64816266" w14:textId="77777777" w:rsidR="00D22CC5" w:rsidRPr="00D22CC5" w:rsidRDefault="00D22CC5" w:rsidP="00D22CC5">
      <w:pPr>
        <w:widowControl w:val="0"/>
        <w:autoSpaceDE w:val="0"/>
        <w:autoSpaceDN w:val="0"/>
        <w:adjustRightInd w:val="0"/>
        <w:ind w:left="480" w:hanging="480"/>
        <w:rPr>
          <w:noProof/>
        </w:rPr>
      </w:pPr>
      <w:r w:rsidRPr="00D22CC5">
        <w:rPr>
          <w:noProof/>
        </w:rPr>
        <w:t>Hogan, J. D., M. J. Blum, J. F. Gilliam, N. Bickford, and P. B. McIntyre. 2014. Consequences of alternative dispersal strategies in a putatively amphidromous fish. Ecology 95:2397–2408.</w:t>
      </w:r>
    </w:p>
    <w:p w14:paraId="52A8DCE3" w14:textId="77777777" w:rsidR="00D22CC5" w:rsidRPr="00D22CC5" w:rsidRDefault="00D22CC5" w:rsidP="00D22CC5">
      <w:pPr>
        <w:widowControl w:val="0"/>
        <w:autoSpaceDE w:val="0"/>
        <w:autoSpaceDN w:val="0"/>
        <w:adjustRightInd w:val="0"/>
        <w:ind w:left="480" w:hanging="480"/>
        <w:rPr>
          <w:noProof/>
        </w:rPr>
      </w:pPr>
      <w:r w:rsidRPr="00D22CC5">
        <w:rPr>
          <w:noProof/>
        </w:rPr>
        <w:t>Hsieh, J. C. C., and C. J. Yapp. 1999. Stable carbon isotope budget of CO2 in a wet, modern soil as inferred from Fe(CO3)OH in pedogenic goethite: Possible role of calcite dissolution. Geochimica et Cosmochimica Acta 63:767–783.</w:t>
      </w:r>
    </w:p>
    <w:p w14:paraId="332ED7A4" w14:textId="77777777" w:rsidR="00D22CC5" w:rsidRPr="00D22CC5" w:rsidRDefault="00D22CC5" w:rsidP="00D22CC5">
      <w:pPr>
        <w:widowControl w:val="0"/>
        <w:autoSpaceDE w:val="0"/>
        <w:autoSpaceDN w:val="0"/>
        <w:adjustRightInd w:val="0"/>
        <w:ind w:left="480" w:hanging="480"/>
        <w:rPr>
          <w:noProof/>
        </w:rPr>
      </w:pPr>
      <w:r w:rsidRPr="00D22CC5">
        <w:rPr>
          <w:noProof/>
        </w:rPr>
        <w:t>Jardine, T. D., M. A. Gray, S. M. McWilliam, and R. A. Cunjak. 2005. Stable Isotope Variability in Tissues of Temperate Stream Fishes. Transactions of the American Fisheries Society 134:1103–1110.</w:t>
      </w:r>
    </w:p>
    <w:p w14:paraId="27138CFD" w14:textId="77777777" w:rsidR="00D22CC5" w:rsidRPr="00D22CC5" w:rsidRDefault="00D22CC5" w:rsidP="00D22CC5">
      <w:pPr>
        <w:widowControl w:val="0"/>
        <w:autoSpaceDE w:val="0"/>
        <w:autoSpaceDN w:val="0"/>
        <w:adjustRightInd w:val="0"/>
        <w:ind w:left="480" w:hanging="480"/>
        <w:rPr>
          <w:noProof/>
        </w:rPr>
      </w:pPr>
      <w:r w:rsidRPr="00D22CC5">
        <w:rPr>
          <w:noProof/>
        </w:rPr>
        <w:t>Körner, C., G. D. Farquhar, and Z. Roksandic. 1988. A global survey of carbon isotope discrimination in plants from high altitude. Oecologica 74:623–632.</w:t>
      </w:r>
    </w:p>
    <w:p w14:paraId="34149AA8" w14:textId="77777777" w:rsidR="00D22CC5" w:rsidRPr="00D22CC5" w:rsidRDefault="00D22CC5" w:rsidP="00D22CC5">
      <w:pPr>
        <w:widowControl w:val="0"/>
        <w:autoSpaceDE w:val="0"/>
        <w:autoSpaceDN w:val="0"/>
        <w:adjustRightInd w:val="0"/>
        <w:ind w:left="480" w:hanging="480"/>
        <w:rPr>
          <w:noProof/>
        </w:rPr>
      </w:pPr>
      <w:r w:rsidRPr="00D22CC5">
        <w:rPr>
          <w:noProof/>
        </w:rPr>
        <w:t>Lipp, J., P. Trimborn, P. Fritz, H. Moser, B. Becker, and B. Frenzel. 1991. Stable isotopes in tree ring cellulose and climatic change. Tellus 43B:322–330.</w:t>
      </w:r>
    </w:p>
    <w:p w14:paraId="157DE338" w14:textId="77777777" w:rsidR="00D22CC5" w:rsidRPr="00D22CC5" w:rsidRDefault="00D22CC5" w:rsidP="00D22CC5">
      <w:pPr>
        <w:widowControl w:val="0"/>
        <w:autoSpaceDE w:val="0"/>
        <w:autoSpaceDN w:val="0"/>
        <w:adjustRightInd w:val="0"/>
        <w:ind w:left="480" w:hanging="480"/>
        <w:rPr>
          <w:noProof/>
        </w:rPr>
      </w:pPr>
      <w:r w:rsidRPr="00D22CC5">
        <w:rPr>
          <w:noProof/>
        </w:rPr>
        <w:t>McDermott, F. 2004. Palaeo-climate reconstruction from stable isotope variations in speleothems: A review. Quaternary Science Reviews 23:901–918.</w:t>
      </w:r>
    </w:p>
    <w:p w14:paraId="19829A10" w14:textId="77777777" w:rsidR="00D22CC5" w:rsidRPr="00D22CC5" w:rsidRDefault="00D22CC5" w:rsidP="00D22CC5">
      <w:pPr>
        <w:widowControl w:val="0"/>
        <w:autoSpaceDE w:val="0"/>
        <w:autoSpaceDN w:val="0"/>
        <w:adjustRightInd w:val="0"/>
        <w:ind w:left="480" w:hanging="480"/>
        <w:rPr>
          <w:noProof/>
        </w:rPr>
      </w:pPr>
      <w:r w:rsidRPr="00D22CC5">
        <w:rPr>
          <w:noProof/>
        </w:rPr>
        <w:t>Merritt, R., and K. Cummins. 1996. An introduction to the aquatic insects of North America. 3rd edition. Kendall/Hunt Publishing Company, Dubuque, IA.</w:t>
      </w:r>
    </w:p>
    <w:p w14:paraId="425D0C90" w14:textId="77777777" w:rsidR="00D22CC5" w:rsidRPr="00D22CC5" w:rsidRDefault="00D22CC5" w:rsidP="00D22CC5">
      <w:pPr>
        <w:widowControl w:val="0"/>
        <w:autoSpaceDE w:val="0"/>
        <w:autoSpaceDN w:val="0"/>
        <w:adjustRightInd w:val="0"/>
        <w:ind w:left="480" w:hanging="480"/>
        <w:rPr>
          <w:noProof/>
        </w:rPr>
      </w:pPr>
      <w:r w:rsidRPr="00D22CC5">
        <w:rPr>
          <w:noProof/>
        </w:rPr>
        <w:t>Molles, M., and A. Sher. 2019. Ecology: Concepts &amp; Applications 8th edition. McGraw Hill Education.</w:t>
      </w:r>
    </w:p>
    <w:p w14:paraId="06B7C55C" w14:textId="77777777" w:rsidR="00D22CC5" w:rsidRPr="00D22CC5" w:rsidRDefault="00D22CC5" w:rsidP="00D22CC5">
      <w:pPr>
        <w:widowControl w:val="0"/>
        <w:autoSpaceDE w:val="0"/>
        <w:autoSpaceDN w:val="0"/>
        <w:adjustRightInd w:val="0"/>
        <w:ind w:left="480" w:hanging="480"/>
        <w:rPr>
          <w:noProof/>
        </w:rPr>
      </w:pPr>
      <w:r w:rsidRPr="00D22CC5">
        <w:rPr>
          <w:noProof/>
        </w:rPr>
        <w:t>O’Leary, M. H. 1988. Carbon Isotopes in Photosynthesis. BioScience 38:328–336.</w:t>
      </w:r>
    </w:p>
    <w:p w14:paraId="531B141E" w14:textId="77777777" w:rsidR="00D22CC5" w:rsidRPr="00D22CC5" w:rsidRDefault="00D22CC5" w:rsidP="00D22CC5">
      <w:pPr>
        <w:widowControl w:val="0"/>
        <w:autoSpaceDE w:val="0"/>
        <w:autoSpaceDN w:val="0"/>
        <w:adjustRightInd w:val="0"/>
        <w:ind w:left="480" w:hanging="480"/>
        <w:rPr>
          <w:noProof/>
        </w:rPr>
      </w:pPr>
      <w:r w:rsidRPr="00D22CC5">
        <w:rPr>
          <w:noProof/>
        </w:rPr>
        <w:t>O’Reilly, C. M., S. R. Alin, P.-D. Plisnier, A. S. Cohen, and B. A. McKee. 2003. Climate change decreases aquatic ecosystem productivity of Lake Tanganyika, Africa. Nature 424:766–768.</w:t>
      </w:r>
    </w:p>
    <w:p w14:paraId="50DF977E" w14:textId="77777777" w:rsidR="00D22CC5" w:rsidRPr="00D22CC5" w:rsidRDefault="00D22CC5" w:rsidP="00D22CC5">
      <w:pPr>
        <w:widowControl w:val="0"/>
        <w:autoSpaceDE w:val="0"/>
        <w:autoSpaceDN w:val="0"/>
        <w:adjustRightInd w:val="0"/>
        <w:ind w:left="480" w:hanging="480"/>
        <w:rPr>
          <w:noProof/>
        </w:rPr>
      </w:pPr>
      <w:r w:rsidRPr="00D22CC5">
        <w:rPr>
          <w:noProof/>
        </w:rPr>
        <w:t>O’Reilly, C. M., R. E. Hecky, A. S. Cohen, and P. D. Plisnier. 2002. Interpreting stable isotopes in food webs: Recognizing the role of time averaging at different trophic levels. Limnology and Oceanography 47:306–309.</w:t>
      </w:r>
    </w:p>
    <w:p w14:paraId="2CC39963" w14:textId="77777777" w:rsidR="00D22CC5" w:rsidRPr="00D22CC5" w:rsidRDefault="00D22CC5" w:rsidP="00D22CC5">
      <w:pPr>
        <w:widowControl w:val="0"/>
        <w:autoSpaceDE w:val="0"/>
        <w:autoSpaceDN w:val="0"/>
        <w:adjustRightInd w:val="0"/>
        <w:ind w:left="480" w:hanging="480"/>
        <w:rPr>
          <w:noProof/>
        </w:rPr>
      </w:pPr>
      <w:r w:rsidRPr="00D22CC5">
        <w:rPr>
          <w:noProof/>
        </w:rPr>
        <w:t>Parnell, A. 2019. simmr: A stable isotope mixing model.</w:t>
      </w:r>
    </w:p>
    <w:p w14:paraId="66E031EB" w14:textId="77777777" w:rsidR="00D22CC5" w:rsidRPr="00D22CC5" w:rsidRDefault="00D22CC5" w:rsidP="00D22CC5">
      <w:pPr>
        <w:widowControl w:val="0"/>
        <w:autoSpaceDE w:val="0"/>
        <w:autoSpaceDN w:val="0"/>
        <w:adjustRightInd w:val="0"/>
        <w:ind w:left="480" w:hanging="480"/>
        <w:rPr>
          <w:noProof/>
        </w:rPr>
      </w:pPr>
      <w:r w:rsidRPr="00D22CC5">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41E80519" w14:textId="77777777" w:rsidR="00D22CC5" w:rsidRPr="00D22CC5" w:rsidRDefault="00D22CC5" w:rsidP="00D22CC5">
      <w:pPr>
        <w:widowControl w:val="0"/>
        <w:autoSpaceDE w:val="0"/>
        <w:autoSpaceDN w:val="0"/>
        <w:adjustRightInd w:val="0"/>
        <w:ind w:left="480" w:hanging="480"/>
        <w:rPr>
          <w:noProof/>
        </w:rPr>
      </w:pPr>
      <w:r w:rsidRPr="00D22CC5">
        <w:rPr>
          <w:noProof/>
        </w:rPr>
        <w:t>Peterson, B. J., and B. Fry. 1987. Stable Isotopes in Ecosystem Studies. Annual Review of Ecology and Systematics 18:293–320.</w:t>
      </w:r>
    </w:p>
    <w:p w14:paraId="7D186C2A" w14:textId="77777777" w:rsidR="00D22CC5" w:rsidRPr="00D22CC5" w:rsidRDefault="00D22CC5" w:rsidP="00D22CC5">
      <w:pPr>
        <w:widowControl w:val="0"/>
        <w:autoSpaceDE w:val="0"/>
        <w:autoSpaceDN w:val="0"/>
        <w:adjustRightInd w:val="0"/>
        <w:ind w:left="480" w:hanging="480"/>
        <w:rPr>
          <w:noProof/>
        </w:rPr>
      </w:pPr>
      <w:r w:rsidRPr="00D22CC5">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2CFA9087" w14:textId="77777777" w:rsidR="00D22CC5" w:rsidRPr="00D22CC5" w:rsidRDefault="00D22CC5" w:rsidP="00D22CC5">
      <w:pPr>
        <w:widowControl w:val="0"/>
        <w:autoSpaceDE w:val="0"/>
        <w:autoSpaceDN w:val="0"/>
        <w:adjustRightInd w:val="0"/>
        <w:ind w:left="480" w:hanging="480"/>
        <w:rPr>
          <w:noProof/>
        </w:rPr>
      </w:pPr>
      <w:r w:rsidRPr="00D22CC5">
        <w:rPr>
          <w:noProof/>
        </w:rPr>
        <w:t>Reynolds, D. J., J. D. Scourse, P. R. Halloran, A. J. Nederbragt, A. D. Wanamaker, P. G. Butler, C. A. Richardson, J. Heinemeier, J. Eiríksson, K. L. Knudsen, and I. R. Hall. 2016. Annually resolved North Atlantic marine climate over the last millennium. Nature Communications 7:13502.</w:t>
      </w:r>
    </w:p>
    <w:p w14:paraId="23875BE5"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Richards, M. P., P. B. Pettitt, E. Trinkaus, F. H. Smith, M. Paunovic, and I. Karavanic. 2000. </w:t>
      </w:r>
      <w:r w:rsidRPr="00D22CC5">
        <w:rPr>
          <w:noProof/>
        </w:rPr>
        <w:lastRenderedPageBreak/>
        <w:t>Neanderthal diet at Vindija and Neanderthal predation: The evidence from stable isotopes. Proceedings of the National Academy of Sciences 97:7663–7666.</w:t>
      </w:r>
    </w:p>
    <w:p w14:paraId="1ADD134C" w14:textId="77777777" w:rsidR="00D22CC5" w:rsidRPr="00D22CC5" w:rsidRDefault="00D22CC5" w:rsidP="00D22CC5">
      <w:pPr>
        <w:widowControl w:val="0"/>
        <w:autoSpaceDE w:val="0"/>
        <w:autoSpaceDN w:val="0"/>
        <w:adjustRightInd w:val="0"/>
        <w:ind w:left="480" w:hanging="480"/>
        <w:rPr>
          <w:noProof/>
        </w:rPr>
      </w:pPr>
      <w:r w:rsidRPr="00D22CC5">
        <w:rPr>
          <w:noProof/>
        </w:rPr>
        <w:t>Rubenstein, D. R., C. P. Chamberlain, R. T. Holmes, M. P. Ayres, J. R. Waldbauer, G. R. Graves, and N. C. Tuross. 2002. Linking breeding and wintering ranges of a migratory songbird using stable isotopes. Science 295:1062–1065.</w:t>
      </w:r>
    </w:p>
    <w:p w14:paraId="2E39F971" w14:textId="77777777" w:rsidR="00D22CC5" w:rsidRPr="00D22CC5" w:rsidRDefault="00D22CC5" w:rsidP="00D22CC5">
      <w:pPr>
        <w:widowControl w:val="0"/>
        <w:autoSpaceDE w:val="0"/>
        <w:autoSpaceDN w:val="0"/>
        <w:adjustRightInd w:val="0"/>
        <w:ind w:left="480" w:hanging="480"/>
        <w:rPr>
          <w:noProof/>
        </w:rPr>
      </w:pPr>
      <w:r w:rsidRPr="00D22CC5">
        <w:rPr>
          <w:noProof/>
        </w:rPr>
        <w:t>Rubenstein, D. R., and K. a. Hobson. 2004. From birds to butterflies: Animal movement patterns and stable isotopes. Trends in Ecology and Evolution 19:256–263.</w:t>
      </w:r>
    </w:p>
    <w:p w14:paraId="01232BB0" w14:textId="77777777" w:rsidR="00D22CC5" w:rsidRPr="00D22CC5" w:rsidRDefault="00D22CC5" w:rsidP="00D22CC5">
      <w:pPr>
        <w:widowControl w:val="0"/>
        <w:autoSpaceDE w:val="0"/>
        <w:autoSpaceDN w:val="0"/>
        <w:adjustRightInd w:val="0"/>
        <w:ind w:left="480" w:hanging="480"/>
        <w:rPr>
          <w:noProof/>
        </w:rPr>
      </w:pPr>
      <w:r w:rsidRPr="00D22CC5">
        <w:rPr>
          <w:noProof/>
        </w:rPr>
        <w:t>Sharp, Z. 2007. Principles of Stable Isotope Geochemistry. 1st edition. Pearson/Prentice Hall, Saddle River, NJ.</w:t>
      </w:r>
    </w:p>
    <w:p w14:paraId="3D4FA4ED" w14:textId="77777777" w:rsidR="00D22CC5" w:rsidRPr="00D22CC5" w:rsidRDefault="00D22CC5" w:rsidP="00D22CC5">
      <w:pPr>
        <w:widowControl w:val="0"/>
        <w:autoSpaceDE w:val="0"/>
        <w:autoSpaceDN w:val="0"/>
        <w:adjustRightInd w:val="0"/>
        <w:ind w:left="480" w:hanging="480"/>
        <w:rPr>
          <w:noProof/>
        </w:rPr>
      </w:pPr>
      <w:r w:rsidRPr="00D22CC5">
        <w:rPr>
          <w:noProof/>
        </w:rPr>
        <w:t>Steinbeiss, S., G. Gleixner, and M. Antonietti. 2009. Effect of biochar amendment on soil carbon balance and soil microbial activity. Soil Biology and Biochemistry 41:1301–1310.</w:t>
      </w:r>
    </w:p>
    <w:p w14:paraId="3376F576" w14:textId="77777777" w:rsidR="00D22CC5" w:rsidRPr="00D22CC5" w:rsidRDefault="00D22CC5" w:rsidP="00D22CC5">
      <w:pPr>
        <w:widowControl w:val="0"/>
        <w:autoSpaceDE w:val="0"/>
        <w:autoSpaceDN w:val="0"/>
        <w:adjustRightInd w:val="0"/>
        <w:ind w:left="480" w:hanging="480"/>
        <w:rPr>
          <w:noProof/>
        </w:rPr>
      </w:pPr>
      <w:r w:rsidRPr="00D22CC5">
        <w:rPr>
          <w:noProof/>
        </w:rPr>
        <w:t>Team, R. D. C. 2015. R: A Language and Environment for Statistical Computing. R Foundation for Statistical Computing, Vienna, Austria.</w:t>
      </w:r>
    </w:p>
    <w:p w14:paraId="75B37B3E" w14:textId="77777777" w:rsidR="00D22CC5" w:rsidRPr="00D22CC5" w:rsidRDefault="00D22CC5" w:rsidP="00D22CC5">
      <w:pPr>
        <w:widowControl w:val="0"/>
        <w:autoSpaceDE w:val="0"/>
        <w:autoSpaceDN w:val="0"/>
        <w:adjustRightInd w:val="0"/>
        <w:ind w:left="480" w:hanging="480"/>
        <w:rPr>
          <w:noProof/>
        </w:rPr>
      </w:pPr>
      <w:r w:rsidRPr="00D22CC5">
        <w:rPr>
          <w:noProof/>
        </w:rPr>
        <w:t>Thomas, S. M., and T. W. Crowther. 2015. Predicting rates of isotopic turnover across the animal kingdom: A synthesis of existing data. Journal of Animal Ecology 84:861–870.</w:t>
      </w:r>
    </w:p>
    <w:p w14:paraId="018BEF64" w14:textId="77777777" w:rsidR="00D22CC5" w:rsidRPr="00D22CC5" w:rsidRDefault="00D22CC5" w:rsidP="00D22CC5">
      <w:pPr>
        <w:widowControl w:val="0"/>
        <w:autoSpaceDE w:val="0"/>
        <w:autoSpaceDN w:val="0"/>
        <w:adjustRightInd w:val="0"/>
        <w:ind w:left="480" w:hanging="480"/>
        <w:rPr>
          <w:noProof/>
        </w:rPr>
      </w:pPr>
      <w:r w:rsidRPr="00D22CC5">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706B7829" w14:textId="77777777" w:rsidR="00D22CC5" w:rsidRPr="00D22CC5" w:rsidRDefault="00D22CC5" w:rsidP="00D22CC5">
      <w:pPr>
        <w:widowControl w:val="0"/>
        <w:autoSpaceDE w:val="0"/>
        <w:autoSpaceDN w:val="0"/>
        <w:adjustRightInd w:val="0"/>
        <w:ind w:left="480" w:hanging="480"/>
        <w:rPr>
          <w:noProof/>
        </w:rPr>
      </w:pPr>
      <w:r w:rsidRPr="00D22CC5">
        <w:rPr>
          <w:noProof/>
        </w:rPr>
        <w:t>Wassenaar, L., and K. Hobson. 1998. Natal origins of migratory monarch butterflies at wintering colonies in Mexico: New isotopic evidence. Proceedings of the National Academy of Science 95:4.</w:t>
      </w:r>
    </w:p>
    <w:p w14:paraId="65EDBCDF" w14:textId="77777777" w:rsidR="00D22CC5" w:rsidRPr="00D22CC5" w:rsidRDefault="00D22CC5" w:rsidP="00D22CC5">
      <w:pPr>
        <w:widowControl w:val="0"/>
        <w:autoSpaceDE w:val="0"/>
        <w:autoSpaceDN w:val="0"/>
        <w:adjustRightInd w:val="0"/>
        <w:ind w:left="480" w:hanging="480"/>
        <w:rPr>
          <w:noProof/>
        </w:rPr>
      </w:pPr>
      <w:r w:rsidRPr="00D22CC5">
        <w:rPr>
          <w:noProof/>
        </w:rPr>
        <w:t>West, J. B., G. J. Bowen, T. E. Cerling, and J. R. Ehleringer. 2006. Stable isotopes as one of nature’s ecological recorders. Trends in Ecology and Evolution 21:408–414.</w:t>
      </w:r>
    </w:p>
    <w:p w14:paraId="6C73A5AE" w14:textId="77777777" w:rsidR="00D22CC5" w:rsidRPr="00D22CC5" w:rsidRDefault="00D22CC5" w:rsidP="00D22CC5">
      <w:pPr>
        <w:widowControl w:val="0"/>
        <w:autoSpaceDE w:val="0"/>
        <w:autoSpaceDN w:val="0"/>
        <w:adjustRightInd w:val="0"/>
        <w:ind w:left="480" w:hanging="480"/>
        <w:rPr>
          <w:noProof/>
        </w:rPr>
      </w:pPr>
      <w:r w:rsidRPr="00D22CC5">
        <w:rPr>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2BA7E8EB" w14:textId="77777777" w:rsidR="00D22CC5" w:rsidRPr="00D22CC5" w:rsidRDefault="00D22CC5" w:rsidP="00D22CC5">
      <w:pPr>
        <w:widowControl w:val="0"/>
        <w:autoSpaceDE w:val="0"/>
        <w:autoSpaceDN w:val="0"/>
        <w:adjustRightInd w:val="0"/>
        <w:ind w:left="480" w:hanging="480"/>
        <w:rPr>
          <w:noProof/>
        </w:rPr>
      </w:pPr>
      <w:r w:rsidRPr="00D22CC5">
        <w:rPr>
          <w:noProof/>
        </w:rPr>
        <w:t>Wickham, H., R. Francois, L. Henry, and K. Muller. 2009. ggplot2: elegant graphics for data analysis. Springer-Verlag, New York, NY.</w:t>
      </w:r>
    </w:p>
    <w:p w14:paraId="639F37A4" w14:textId="77777777" w:rsidR="00D22CC5" w:rsidRPr="00D22CC5" w:rsidRDefault="00D22CC5" w:rsidP="00D22CC5">
      <w:pPr>
        <w:widowControl w:val="0"/>
        <w:autoSpaceDE w:val="0"/>
        <w:autoSpaceDN w:val="0"/>
        <w:adjustRightInd w:val="0"/>
        <w:ind w:left="480" w:hanging="480"/>
        <w:rPr>
          <w:noProof/>
        </w:rPr>
      </w:pPr>
      <w:r w:rsidRPr="00D22CC5">
        <w:rPr>
          <w:noProof/>
        </w:rPr>
        <w:t>Wood, S. 2006. Generalized additive models: an introduction with R. C and Hall.</w:t>
      </w:r>
    </w:p>
    <w:p w14:paraId="6E267839" w14:textId="77777777" w:rsidR="00D22CC5" w:rsidRPr="00D22CC5" w:rsidRDefault="00D22CC5" w:rsidP="00D22CC5">
      <w:pPr>
        <w:widowControl w:val="0"/>
        <w:autoSpaceDE w:val="0"/>
        <w:autoSpaceDN w:val="0"/>
        <w:adjustRightInd w:val="0"/>
        <w:ind w:left="480" w:hanging="480"/>
        <w:rPr>
          <w:noProof/>
        </w:rPr>
      </w:pPr>
      <w:r w:rsidRPr="00D22CC5">
        <w:rPr>
          <w:noProof/>
        </w:rPr>
        <w:t>Vander Zanden M. J., Casselman J. M., and Rasmussen J. B. 1999. Stable isotope evidence for the food web consequences of species invasions in lakes. Nature 401:464–467.</w:t>
      </w:r>
    </w:p>
    <w:p w14:paraId="03F53194" w14:textId="45A214BB" w:rsidR="0091446C" w:rsidRDefault="0091446C" w:rsidP="009972DF">
      <w:pPr>
        <w:widowControl w:val="0"/>
        <w:autoSpaceDE w:val="0"/>
        <w:autoSpaceDN w:val="0"/>
        <w:adjustRightInd w:val="0"/>
        <w:ind w:left="480" w:hanging="480"/>
      </w:pPr>
      <w:r>
        <w:fldChar w:fldCharType="end"/>
      </w:r>
    </w:p>
    <w:sectPr w:rsidR="0091446C">
      <w:footerReference w:type="even" r:id="rId18"/>
      <w:foot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10894" w14:textId="77777777" w:rsidR="00727803" w:rsidRDefault="00727803" w:rsidP="008106CE">
      <w:r>
        <w:separator/>
      </w:r>
    </w:p>
  </w:endnote>
  <w:endnote w:type="continuationSeparator" w:id="0">
    <w:p w14:paraId="7DF788FE" w14:textId="77777777" w:rsidR="00727803" w:rsidRDefault="00727803"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00000000" w:usb2="0001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Content>
      <w:p w14:paraId="31C2E840" w14:textId="559B410B" w:rsidR="00577D3F" w:rsidRDefault="00577D3F"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577D3F" w:rsidRDefault="00577D3F"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Content>
      <w:p w14:paraId="0D6B21CA" w14:textId="1ED85BA6" w:rsidR="00577D3F" w:rsidRDefault="00577D3F"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577D3F" w:rsidRDefault="00577D3F"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A691DC" w14:textId="77777777" w:rsidR="00727803" w:rsidRDefault="00727803" w:rsidP="008106CE">
      <w:r>
        <w:separator/>
      </w:r>
    </w:p>
  </w:footnote>
  <w:footnote w:type="continuationSeparator" w:id="0">
    <w:p w14:paraId="1F2AFF2F" w14:textId="77777777" w:rsidR="00727803" w:rsidRDefault="00727803"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34E3E88"/>
    <w:multiLevelType w:val="multilevel"/>
    <w:tmpl w:val="30188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3D28A8"/>
    <w:multiLevelType w:val="multilevel"/>
    <w:tmpl w:val="C238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417FB"/>
    <w:rsid w:val="000437EA"/>
    <w:rsid w:val="0006505D"/>
    <w:rsid w:val="00073359"/>
    <w:rsid w:val="00073CB6"/>
    <w:rsid w:val="000743F9"/>
    <w:rsid w:val="000745A4"/>
    <w:rsid w:val="000B446B"/>
    <w:rsid w:val="001016FB"/>
    <w:rsid w:val="001136EC"/>
    <w:rsid w:val="001406B3"/>
    <w:rsid w:val="001719B1"/>
    <w:rsid w:val="001A1F4D"/>
    <w:rsid w:val="001B036A"/>
    <w:rsid w:val="001C11DB"/>
    <w:rsid w:val="001F3A06"/>
    <w:rsid w:val="002752AC"/>
    <w:rsid w:val="002C0EB9"/>
    <w:rsid w:val="002F75BF"/>
    <w:rsid w:val="00317A7F"/>
    <w:rsid w:val="0032249A"/>
    <w:rsid w:val="003264B6"/>
    <w:rsid w:val="003364F9"/>
    <w:rsid w:val="00337836"/>
    <w:rsid w:val="003F6C2F"/>
    <w:rsid w:val="0041344F"/>
    <w:rsid w:val="0044205D"/>
    <w:rsid w:val="00447565"/>
    <w:rsid w:val="004E5FF1"/>
    <w:rsid w:val="004F1A84"/>
    <w:rsid w:val="0050480D"/>
    <w:rsid w:val="005104C8"/>
    <w:rsid w:val="0053635C"/>
    <w:rsid w:val="00545AF5"/>
    <w:rsid w:val="00561899"/>
    <w:rsid w:val="0057145C"/>
    <w:rsid w:val="00577D3F"/>
    <w:rsid w:val="00585A35"/>
    <w:rsid w:val="005E1F53"/>
    <w:rsid w:val="005F3ABB"/>
    <w:rsid w:val="005F59C6"/>
    <w:rsid w:val="00602B77"/>
    <w:rsid w:val="00610383"/>
    <w:rsid w:val="0062662B"/>
    <w:rsid w:val="006756E3"/>
    <w:rsid w:val="00692BA1"/>
    <w:rsid w:val="006B320F"/>
    <w:rsid w:val="006B45B3"/>
    <w:rsid w:val="006B6842"/>
    <w:rsid w:val="006D0EBB"/>
    <w:rsid w:val="006E35CC"/>
    <w:rsid w:val="006E5427"/>
    <w:rsid w:val="006F2CED"/>
    <w:rsid w:val="00705C08"/>
    <w:rsid w:val="00727803"/>
    <w:rsid w:val="00744466"/>
    <w:rsid w:val="00745A9D"/>
    <w:rsid w:val="007510C2"/>
    <w:rsid w:val="00776223"/>
    <w:rsid w:val="00792ECB"/>
    <w:rsid w:val="007B5350"/>
    <w:rsid w:val="007B7477"/>
    <w:rsid w:val="008106CE"/>
    <w:rsid w:val="00817597"/>
    <w:rsid w:val="00852173"/>
    <w:rsid w:val="00857796"/>
    <w:rsid w:val="0091446C"/>
    <w:rsid w:val="0093633E"/>
    <w:rsid w:val="00942430"/>
    <w:rsid w:val="0096773C"/>
    <w:rsid w:val="00984EF1"/>
    <w:rsid w:val="009972DF"/>
    <w:rsid w:val="00A71A4A"/>
    <w:rsid w:val="00A80E47"/>
    <w:rsid w:val="00AB6337"/>
    <w:rsid w:val="00AD3582"/>
    <w:rsid w:val="00AE0242"/>
    <w:rsid w:val="00AE329B"/>
    <w:rsid w:val="00AF7971"/>
    <w:rsid w:val="00B0088C"/>
    <w:rsid w:val="00B23610"/>
    <w:rsid w:val="00B24C68"/>
    <w:rsid w:val="00B318A1"/>
    <w:rsid w:val="00B43253"/>
    <w:rsid w:val="00C111F7"/>
    <w:rsid w:val="00C347E5"/>
    <w:rsid w:val="00C47F68"/>
    <w:rsid w:val="00C64638"/>
    <w:rsid w:val="00C6486D"/>
    <w:rsid w:val="00C832E7"/>
    <w:rsid w:val="00CF1120"/>
    <w:rsid w:val="00CF198F"/>
    <w:rsid w:val="00D22CC5"/>
    <w:rsid w:val="00D417F0"/>
    <w:rsid w:val="00D622CC"/>
    <w:rsid w:val="00DA75FC"/>
    <w:rsid w:val="00DD539B"/>
    <w:rsid w:val="00DF1258"/>
    <w:rsid w:val="00E31066"/>
    <w:rsid w:val="00E37250"/>
    <w:rsid w:val="00E413AA"/>
    <w:rsid w:val="00E6237F"/>
    <w:rsid w:val="00E73482"/>
    <w:rsid w:val="00E76A39"/>
    <w:rsid w:val="00E90B41"/>
    <w:rsid w:val="00EF273B"/>
    <w:rsid w:val="00F05A12"/>
    <w:rsid w:val="00F41473"/>
    <w:rsid w:val="00F469C1"/>
    <w:rsid w:val="00F4725A"/>
    <w:rsid w:val="00F85E77"/>
    <w:rsid w:val="00F946CC"/>
    <w:rsid w:val="00FD66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unhideWhenUsed/>
    <w:rsid w:val="00FD3DBA"/>
  </w:style>
  <w:style w:type="character" w:customStyle="1" w:styleId="CommentTextChar">
    <w:name w:val="Comment Text Char"/>
    <w:basedOn w:val="DefaultParagraphFont"/>
    <w:link w:val="CommentText"/>
    <w:uiPriority w:val="99"/>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 w:type="character" w:customStyle="1" w:styleId="highwire-citation-author">
    <w:name w:val="highwire-citation-author"/>
    <w:basedOn w:val="DefaultParagraphFont"/>
    <w:rsid w:val="00F946CC"/>
  </w:style>
  <w:style w:type="character" w:customStyle="1" w:styleId="highwire-cite-metadata-journal">
    <w:name w:val="highwire-cite-metadata-journal"/>
    <w:basedOn w:val="DefaultParagraphFont"/>
    <w:rsid w:val="00F946CC"/>
  </w:style>
  <w:style w:type="character" w:customStyle="1" w:styleId="highwire-cite-metadata-date">
    <w:name w:val="highwire-cite-metadata-date"/>
    <w:basedOn w:val="DefaultParagraphFont"/>
    <w:rsid w:val="00F946CC"/>
  </w:style>
  <w:style w:type="character" w:customStyle="1" w:styleId="highwire-cite-metadata-volume">
    <w:name w:val="highwire-cite-metadata-volume"/>
    <w:basedOn w:val="DefaultParagraphFont"/>
    <w:rsid w:val="00F946CC"/>
  </w:style>
  <w:style w:type="character" w:customStyle="1" w:styleId="highwire-cite-metadata-issue">
    <w:name w:val="highwire-cite-metadata-issue"/>
    <w:basedOn w:val="DefaultParagraphFont"/>
    <w:rsid w:val="00F946CC"/>
  </w:style>
  <w:style w:type="character" w:customStyle="1" w:styleId="highwire-cite-metadata-pages">
    <w:name w:val="highwire-cite-metadata-pages"/>
    <w:basedOn w:val="DefaultParagraphFont"/>
    <w:rsid w:val="00F946CC"/>
  </w:style>
  <w:style w:type="character" w:customStyle="1" w:styleId="highwire-cite-metadata-doi">
    <w:name w:val="highwire-cite-metadata-doi"/>
    <w:basedOn w:val="DefaultParagraphFont"/>
    <w:rsid w:val="00F946CC"/>
  </w:style>
  <w:style w:type="character" w:styleId="Hyperlink">
    <w:name w:val="Hyperlink"/>
    <w:basedOn w:val="DefaultParagraphFont"/>
    <w:uiPriority w:val="99"/>
    <w:semiHidden/>
    <w:unhideWhenUsed/>
    <w:rsid w:val="00F946CC"/>
    <w:rPr>
      <w:color w:val="0000FF"/>
      <w:u w:val="single"/>
    </w:rPr>
  </w:style>
  <w:style w:type="paragraph" w:styleId="NormalWeb">
    <w:name w:val="Normal (Web)"/>
    <w:basedOn w:val="Normal"/>
    <w:uiPriority w:val="99"/>
    <w:semiHidden/>
    <w:unhideWhenUsed/>
    <w:rsid w:val="00F946CC"/>
    <w:pPr>
      <w:spacing w:before="100" w:beforeAutospacing="1" w:after="100" w:afterAutospacing="1"/>
    </w:pPr>
    <w:rPr>
      <w:rFonts w:ascii="Times New Roman" w:eastAsia="Times New Roman" w:hAnsi="Times New Roman" w:cs="Times New Roman"/>
    </w:rPr>
  </w:style>
  <w:style w:type="character" w:customStyle="1" w:styleId="journaltitle">
    <w:name w:val="journaltitle"/>
    <w:basedOn w:val="DefaultParagraphFont"/>
    <w:rsid w:val="00F946CC"/>
  </w:style>
  <w:style w:type="paragraph" w:customStyle="1" w:styleId="icon--meta-keyline">
    <w:name w:val="icon--meta-keyline"/>
    <w:basedOn w:val="Normal"/>
    <w:rsid w:val="00F946CC"/>
    <w:pPr>
      <w:spacing w:before="100" w:beforeAutospacing="1" w:after="100" w:afterAutospacing="1"/>
    </w:pPr>
    <w:rPr>
      <w:rFonts w:ascii="Times New Roman" w:eastAsia="Times New Roman" w:hAnsi="Times New Roman" w:cs="Times New Roman"/>
    </w:rPr>
  </w:style>
  <w:style w:type="character" w:customStyle="1" w:styleId="articlecitationyear">
    <w:name w:val="articlecitation_year"/>
    <w:basedOn w:val="DefaultParagraphFont"/>
    <w:rsid w:val="00F946CC"/>
  </w:style>
  <w:style w:type="character" w:customStyle="1" w:styleId="articlecitationvolume">
    <w:name w:val="articlecitation_volume"/>
    <w:basedOn w:val="DefaultParagraphFont"/>
    <w:rsid w:val="00F946CC"/>
  </w:style>
  <w:style w:type="character" w:customStyle="1" w:styleId="articlecitationpages">
    <w:name w:val="articlecitation_pages"/>
    <w:basedOn w:val="DefaultParagraphFont"/>
    <w:rsid w:val="00F946CC"/>
  </w:style>
  <w:style w:type="character" w:customStyle="1" w:styleId="u-inline-block">
    <w:name w:val="u-inline-block"/>
    <w:basedOn w:val="DefaultParagraphFont"/>
    <w:rsid w:val="00F946CC"/>
  </w:style>
  <w:style w:type="paragraph" w:customStyle="1" w:styleId="u-mb-2">
    <w:name w:val="u-mb-2"/>
    <w:basedOn w:val="Normal"/>
    <w:rsid w:val="00F946CC"/>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F946CC"/>
  </w:style>
  <w:style w:type="character" w:customStyle="1" w:styleId="authorscontact">
    <w:name w:val="authors__contact"/>
    <w:basedOn w:val="DefaultParagraphFont"/>
    <w:rsid w:val="00F946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8557">
      <w:bodyDiv w:val="1"/>
      <w:marLeft w:val="0"/>
      <w:marRight w:val="0"/>
      <w:marTop w:val="0"/>
      <w:marBottom w:val="0"/>
      <w:divBdr>
        <w:top w:val="none" w:sz="0" w:space="0" w:color="auto"/>
        <w:left w:val="none" w:sz="0" w:space="0" w:color="auto"/>
        <w:bottom w:val="none" w:sz="0" w:space="0" w:color="auto"/>
        <w:right w:val="none" w:sz="0" w:space="0" w:color="auto"/>
      </w:divBdr>
      <w:divsChild>
        <w:div w:id="185217153">
          <w:marLeft w:val="0"/>
          <w:marRight w:val="0"/>
          <w:marTop w:val="75"/>
          <w:marBottom w:val="150"/>
          <w:divBdr>
            <w:top w:val="none" w:sz="0" w:space="0" w:color="auto"/>
            <w:left w:val="none" w:sz="0" w:space="0" w:color="auto"/>
            <w:bottom w:val="none" w:sz="0" w:space="0" w:color="auto"/>
            <w:right w:val="none" w:sz="0" w:space="0" w:color="auto"/>
          </w:divBdr>
        </w:div>
        <w:div w:id="1669477887">
          <w:marLeft w:val="0"/>
          <w:marRight w:val="0"/>
          <w:marTop w:val="0"/>
          <w:marBottom w:val="0"/>
          <w:divBdr>
            <w:top w:val="none" w:sz="0" w:space="0" w:color="auto"/>
            <w:left w:val="none" w:sz="0" w:space="0" w:color="auto"/>
            <w:bottom w:val="none" w:sz="0" w:space="0" w:color="auto"/>
            <w:right w:val="none" w:sz="0" w:space="0" w:color="auto"/>
          </w:divBdr>
        </w:div>
      </w:divsChild>
    </w:div>
    <w:div w:id="1374110930">
      <w:bodyDiv w:val="1"/>
      <w:marLeft w:val="0"/>
      <w:marRight w:val="0"/>
      <w:marTop w:val="0"/>
      <w:marBottom w:val="0"/>
      <w:divBdr>
        <w:top w:val="none" w:sz="0" w:space="0" w:color="auto"/>
        <w:left w:val="none" w:sz="0" w:space="0" w:color="auto"/>
        <w:bottom w:val="none" w:sz="0" w:space="0" w:color="auto"/>
        <w:right w:val="none" w:sz="0" w:space="0" w:color="auto"/>
      </w:divBdr>
      <w:divsChild>
        <w:div w:id="335500181">
          <w:marLeft w:val="0"/>
          <w:marRight w:val="0"/>
          <w:marTop w:val="0"/>
          <w:marBottom w:val="120"/>
          <w:divBdr>
            <w:top w:val="none" w:sz="0" w:space="0" w:color="auto"/>
            <w:left w:val="none" w:sz="0" w:space="0" w:color="auto"/>
            <w:bottom w:val="none" w:sz="0" w:space="0" w:color="auto"/>
            <w:right w:val="none" w:sz="0" w:space="0" w:color="auto"/>
          </w:divBdr>
        </w:div>
        <w:div w:id="346106102">
          <w:marLeft w:val="0"/>
          <w:marRight w:val="0"/>
          <w:marTop w:val="0"/>
          <w:marBottom w:val="360"/>
          <w:divBdr>
            <w:top w:val="none" w:sz="0" w:space="0" w:color="auto"/>
            <w:left w:val="none" w:sz="0" w:space="0" w:color="auto"/>
            <w:bottom w:val="none" w:sz="0" w:space="0" w:color="auto"/>
            <w:right w:val="none" w:sz="0" w:space="0" w:color="auto"/>
          </w:divBdr>
        </w:div>
        <w:div w:id="1989431020">
          <w:marLeft w:val="0"/>
          <w:marRight w:val="0"/>
          <w:marTop w:val="0"/>
          <w:marBottom w:val="0"/>
          <w:divBdr>
            <w:top w:val="none" w:sz="0" w:space="0" w:color="auto"/>
            <w:left w:val="none" w:sz="0" w:space="0" w:color="auto"/>
            <w:bottom w:val="none" w:sz="0" w:space="0" w:color="auto"/>
            <w:right w:val="none" w:sz="0" w:space="0" w:color="auto"/>
          </w:divBdr>
          <w:divsChild>
            <w:div w:id="2924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01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F4E1724-5C93-49C1-BFE0-F4B675F26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4</Pages>
  <Words>26121</Words>
  <Characters>148890</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74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Hannah</cp:lastModifiedBy>
  <cp:revision>8</cp:revision>
  <cp:lastPrinted>2019-09-16T15:40:00Z</cp:lastPrinted>
  <dcterms:created xsi:type="dcterms:W3CDTF">2019-09-16T15:35:00Z</dcterms:created>
  <dcterms:modified xsi:type="dcterms:W3CDTF">2019-09-1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